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68971A6" w14:textId="773A97FC" w:rsidR="00755D82" w:rsidRPr="00815091" w:rsidRDefault="00C2554F" w:rsidP="001C7031">
      <w:pPr>
        <w:pStyle w:val="ae"/>
        <w:spacing w:beforeLines="100" w:before="312" w:afterLines="50" w:after="156"/>
        <w:rPr>
          <w:rFonts w:ascii="Times New Roman" w:hAnsi="Times New Roman" w:cs="Times New Roman"/>
        </w:rPr>
      </w:pPr>
      <w:bookmarkStart w:id="0" w:name="_GoBack"/>
      <w:r w:rsidRPr="00815091">
        <w:rPr>
          <w:rFonts w:ascii="Times New Roman" w:hAnsi="Times New Roman" w:cs="Times New Roman"/>
        </w:rPr>
        <w:t>第</w:t>
      </w:r>
      <w:r w:rsidR="00444741" w:rsidRPr="00815091">
        <w:rPr>
          <w:rFonts w:ascii="Times New Roman" w:hAnsi="Times New Roman" w:cs="Times New Roman"/>
        </w:rPr>
        <w:t>3</w:t>
      </w:r>
      <w:r w:rsidRPr="00815091">
        <w:rPr>
          <w:rFonts w:ascii="Times New Roman" w:hAnsi="Times New Roman" w:cs="Times New Roman"/>
        </w:rPr>
        <w:t>次作业</w:t>
      </w:r>
    </w:p>
    <w:p w14:paraId="20A47FAD" w14:textId="434C61C0" w:rsidR="001C7031" w:rsidRPr="00815091" w:rsidRDefault="001C7031" w:rsidP="005A2047">
      <w:pPr>
        <w:jc w:val="center"/>
        <w:rPr>
          <w:rFonts w:ascii="Times New Roman" w:eastAsia="黑体" w:hAnsi="Times New Roman" w:cs="Times New Roman"/>
          <w:noProof/>
          <w:szCs w:val="21"/>
        </w:rPr>
      </w:pPr>
      <w:r w:rsidRPr="00815091">
        <w:rPr>
          <w:rFonts w:ascii="Times New Roman" w:eastAsia="黑体" w:hAnsi="Times New Roman" w:cs="Times New Roman"/>
          <w:noProof/>
          <w:szCs w:val="21"/>
        </w:rPr>
        <w:t>危国锐</w:t>
      </w:r>
      <w:r w:rsidR="00E02842" w:rsidRPr="00815091">
        <w:rPr>
          <w:rFonts w:ascii="Times New Roman" w:eastAsia="黑体" w:hAnsi="Times New Roman" w:cs="Times New Roman"/>
          <w:noProof/>
          <w:szCs w:val="21"/>
        </w:rPr>
        <w:t xml:space="preserve">  </w:t>
      </w:r>
      <w:r w:rsidR="008028EB" w:rsidRPr="00815091">
        <w:rPr>
          <w:rFonts w:ascii="Times New Roman" w:eastAsia="黑体" w:hAnsi="Times New Roman" w:cs="Times New Roman"/>
          <w:noProof/>
          <w:szCs w:val="21"/>
        </w:rPr>
        <w:t>120034910021</w:t>
      </w:r>
    </w:p>
    <w:p w14:paraId="342FAFF0" w14:textId="65AC8993" w:rsidR="00E02842" w:rsidRPr="00815091" w:rsidRDefault="00E02842" w:rsidP="005A2047">
      <w:pPr>
        <w:spacing w:after="120"/>
        <w:jc w:val="center"/>
        <w:rPr>
          <w:rFonts w:ascii="Times New Roman" w:eastAsia="宋体" w:hAnsi="Times New Roman" w:cs="Times New Roman"/>
          <w:sz w:val="18"/>
          <w:szCs w:val="18"/>
        </w:rPr>
      </w:pPr>
      <w:r w:rsidRPr="00815091">
        <w:rPr>
          <w:rFonts w:ascii="Times New Roman" w:eastAsia="宋体" w:hAnsi="Times New Roman" w:cs="Times New Roman"/>
          <w:sz w:val="18"/>
          <w:szCs w:val="18"/>
        </w:rPr>
        <w:t>（上海交通大学</w:t>
      </w:r>
      <w:r w:rsidR="008028EB" w:rsidRPr="00815091">
        <w:rPr>
          <w:rFonts w:ascii="Times New Roman" w:eastAsia="宋体" w:hAnsi="Times New Roman" w:cs="Times New Roman"/>
          <w:sz w:val="18"/>
          <w:szCs w:val="18"/>
        </w:rPr>
        <w:t>海洋学院</w:t>
      </w:r>
      <w:r w:rsidRPr="00815091">
        <w:rPr>
          <w:rFonts w:ascii="Times New Roman" w:eastAsia="宋体" w:hAnsi="Times New Roman" w:cs="Times New Roman"/>
          <w:sz w:val="18"/>
          <w:szCs w:val="18"/>
        </w:rPr>
        <w:t>，上海</w:t>
      </w:r>
      <w:r w:rsidRPr="00815091">
        <w:rPr>
          <w:rFonts w:ascii="Times New Roman" w:eastAsia="宋体" w:hAnsi="Times New Roman" w:cs="Times New Roman"/>
          <w:sz w:val="18"/>
          <w:szCs w:val="18"/>
        </w:rPr>
        <w:t xml:space="preserve"> 2000</w:t>
      </w:r>
      <w:r w:rsidR="008028EB" w:rsidRPr="00815091">
        <w:rPr>
          <w:rFonts w:ascii="Times New Roman" w:eastAsia="宋体" w:hAnsi="Times New Roman" w:cs="Times New Roman"/>
          <w:sz w:val="18"/>
          <w:szCs w:val="18"/>
        </w:rPr>
        <w:t>30</w:t>
      </w:r>
      <w:r w:rsidRPr="00815091">
        <w:rPr>
          <w:rFonts w:ascii="Times New Roman" w:eastAsia="宋体" w:hAnsi="Times New Roman" w:cs="Times New Roman"/>
          <w:sz w:val="18"/>
          <w:szCs w:val="18"/>
        </w:rPr>
        <w:t>）</w:t>
      </w:r>
    </w:p>
    <w:p w14:paraId="24E04DA8" w14:textId="33A4A15D" w:rsidR="00FB41B9" w:rsidRPr="00FB41B9" w:rsidRDefault="008E0A54" w:rsidP="00FB41B9">
      <w:pPr>
        <w:pStyle w:val="a2"/>
      </w:pPr>
      <w:r w:rsidRPr="009747B0">
        <w:rPr>
          <w:rStyle w:val="af6"/>
          <w:rFonts w:hint="eastAsia"/>
          <w:spacing w:val="105"/>
          <w:kern w:val="0"/>
          <w:fitText w:val="630" w:id="-1563145472"/>
        </w:rPr>
        <w:t>摘</w:t>
      </w:r>
      <w:r w:rsidRPr="009747B0">
        <w:rPr>
          <w:rStyle w:val="af6"/>
          <w:rFonts w:hint="eastAsia"/>
          <w:kern w:val="0"/>
          <w:fitText w:val="630" w:id="-1563145472"/>
        </w:rPr>
        <w:t>要</w:t>
      </w:r>
      <w:r w:rsidR="009D6F80">
        <w:rPr>
          <w:rStyle w:val="af6"/>
          <w:kern w:val="0"/>
        </w:rPr>
        <w:fldChar w:fldCharType="begin"/>
      </w:r>
      <w:r w:rsidR="009D6F80">
        <w:instrText xml:space="preserve"> TC "</w:instrText>
      </w:r>
      <w:bookmarkStart w:id="1" w:name="_Toc100253608"/>
      <w:r w:rsidR="001347DF">
        <w:rPr>
          <w:rFonts w:hint="eastAsia"/>
        </w:rPr>
        <w:instrText>摘要</w:instrText>
      </w:r>
      <w:bookmarkEnd w:id="1"/>
      <w:r w:rsidR="009D6F80">
        <w:instrText xml:space="preserve">" \f C \l "1" </w:instrText>
      </w:r>
      <w:r w:rsidR="009D6F80">
        <w:rPr>
          <w:rStyle w:val="af6"/>
          <w:kern w:val="0"/>
        </w:rPr>
        <w:fldChar w:fldCharType="end"/>
      </w:r>
      <w:r>
        <w:rPr>
          <w:rFonts w:hint="eastAsia"/>
        </w:rPr>
        <w:t>：</w:t>
      </w:r>
      <w:r w:rsidR="005B09BE">
        <w:rPr>
          <w:rFonts w:hint="eastAsia"/>
        </w:rPr>
        <w:t>本文使用的程序和文档发布于</w:t>
      </w:r>
      <w:hyperlink r:id="rId8" w:history="1">
        <w:r w:rsidR="00F00069">
          <w:rPr>
            <w:rStyle w:val="aa"/>
          </w:rPr>
          <w:t>https://grwei.github.io/SJTU_2021-2022-2-MS8402/</w:t>
        </w:r>
      </w:hyperlink>
      <w:r w:rsidR="00FB41B9">
        <w:t>.</w:t>
      </w:r>
    </w:p>
    <w:p w14:paraId="4033BAFA" w14:textId="6CA59EFC" w:rsidR="008E0A54" w:rsidRDefault="008E0A54" w:rsidP="009747B0">
      <w:pPr>
        <w:pStyle w:val="a2"/>
      </w:pPr>
      <w:r w:rsidRPr="008E0A54">
        <w:rPr>
          <w:rStyle w:val="af6"/>
        </w:rPr>
        <w:t>关键词</w:t>
      </w:r>
      <w:r>
        <w:rPr>
          <w:rFonts w:hint="eastAsia"/>
        </w:rPr>
        <w:t>：</w:t>
      </w:r>
      <w:r w:rsidR="00BF1F87">
        <w:rPr>
          <w:rFonts w:hint="eastAsia"/>
        </w:rPr>
        <w:t>词</w:t>
      </w:r>
      <w:r w:rsidR="00BF1F87">
        <w:rPr>
          <w:rFonts w:hint="eastAsia"/>
        </w:rPr>
        <w:t>1</w:t>
      </w:r>
      <w:r w:rsidR="00BF1F87">
        <w:rPr>
          <w:rFonts w:hint="eastAsia"/>
        </w:rPr>
        <w:t>，词</w:t>
      </w:r>
      <w:r w:rsidR="00BF1F87">
        <w:rPr>
          <w:rFonts w:hint="eastAsia"/>
        </w:rPr>
        <w:t>2</w:t>
      </w:r>
    </w:p>
    <w:p w14:paraId="76194AE6" w14:textId="6DBB0C26" w:rsidR="00B50C9C" w:rsidRPr="006117E4" w:rsidRDefault="00665EB9" w:rsidP="00A06EB2">
      <w:pPr>
        <w:pStyle w:val="af7"/>
      </w:pPr>
      <w:r>
        <w:rPr>
          <w:rFonts w:hint="eastAsia"/>
        </w:rPr>
        <w:t>Home</w:t>
      </w:r>
      <w:r>
        <w:t xml:space="preserve">work </w:t>
      </w:r>
      <w:r w:rsidR="00444741">
        <w:t>3</w:t>
      </w:r>
    </w:p>
    <w:p w14:paraId="435B4228" w14:textId="54C5338F" w:rsidR="00B50C9C" w:rsidRPr="00B837B3" w:rsidRDefault="00B50C9C" w:rsidP="00B50C9C">
      <w:pPr>
        <w:jc w:val="center"/>
        <w:rPr>
          <w:rFonts w:ascii="Times New Roman" w:eastAsia="黑体" w:hAnsi="Times New Roman" w:cs="Times New Roman"/>
          <w:noProof/>
          <w:szCs w:val="21"/>
        </w:rPr>
      </w:pPr>
      <w:r w:rsidRPr="00B837B3">
        <w:rPr>
          <w:rFonts w:ascii="Times New Roman" w:eastAsia="黑体" w:hAnsi="Times New Roman" w:cs="Times New Roman"/>
          <w:noProof/>
          <w:szCs w:val="21"/>
        </w:rPr>
        <w:t>Guorui Wei  120034910021</w:t>
      </w:r>
    </w:p>
    <w:p w14:paraId="1F05C1E3" w14:textId="2BD717C1" w:rsidR="00B50C9C" w:rsidRPr="00B50C9C" w:rsidRDefault="00B50C9C" w:rsidP="00B50C9C">
      <w:pPr>
        <w:spacing w:after="120"/>
        <w:jc w:val="center"/>
        <w:rPr>
          <w:rFonts w:ascii="Times New Roman" w:eastAsia="宋体" w:hAnsi="Times New Roman" w:cs="Times New Roman"/>
          <w:sz w:val="18"/>
          <w:szCs w:val="18"/>
        </w:rPr>
      </w:pPr>
      <w:r>
        <w:rPr>
          <w:rFonts w:ascii="Times New Roman" w:eastAsia="宋体" w:hAnsi="Times New Roman" w:cs="Times New Roman" w:hint="eastAsia"/>
          <w:sz w:val="18"/>
          <w:szCs w:val="18"/>
        </w:rPr>
        <w:t>(</w:t>
      </w:r>
      <w:r w:rsidRPr="00CF2D87">
        <w:rPr>
          <w:rFonts w:ascii="Times New Roman" w:eastAsia="宋体" w:hAnsi="Times New Roman" w:cs="Times New Roman"/>
          <w:i/>
          <w:sz w:val="18"/>
          <w:szCs w:val="18"/>
        </w:rPr>
        <w:t>School of Oceanography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, </w:t>
      </w:r>
      <w:r w:rsidRPr="00CF2D87">
        <w:rPr>
          <w:rFonts w:ascii="Times New Roman" w:eastAsia="宋体" w:hAnsi="Times New Roman" w:cs="Times New Roman"/>
          <w:i/>
          <w:sz w:val="18"/>
          <w:szCs w:val="18"/>
        </w:rPr>
        <w:t>Shanghai Jiao Tong University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, </w:t>
      </w:r>
      <w:r w:rsidRPr="00743F0C">
        <w:rPr>
          <w:rFonts w:ascii="Times New Roman" w:eastAsia="宋体" w:hAnsi="Times New Roman" w:cs="Times New Roman"/>
          <w:i/>
          <w:sz w:val="18"/>
          <w:szCs w:val="18"/>
        </w:rPr>
        <w:t>Shanghai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 200030, </w:t>
      </w:r>
      <w:r w:rsidRPr="00743F0C">
        <w:rPr>
          <w:rFonts w:ascii="Times New Roman" w:eastAsia="宋体" w:hAnsi="Times New Roman" w:cs="Times New Roman"/>
          <w:i/>
          <w:sz w:val="18"/>
          <w:szCs w:val="18"/>
        </w:rPr>
        <w:t>China</w:t>
      </w:r>
      <w:r>
        <w:rPr>
          <w:rFonts w:ascii="Times New Roman" w:eastAsia="宋体" w:hAnsi="Times New Roman" w:cs="Times New Roman" w:hint="eastAsia"/>
          <w:sz w:val="18"/>
          <w:szCs w:val="18"/>
        </w:rPr>
        <w:t>)</w:t>
      </w:r>
    </w:p>
    <w:p w14:paraId="6E2CD2FC" w14:textId="4DCF4713" w:rsidR="00F2492E" w:rsidRPr="00F2492E" w:rsidRDefault="00A21DCF" w:rsidP="00F2492E">
      <w:pPr>
        <w:pStyle w:val="a2"/>
      </w:pPr>
      <w:r w:rsidRPr="00811F99">
        <w:rPr>
          <w:rStyle w:val="af6"/>
          <w:b/>
          <w:kern w:val="0"/>
        </w:rPr>
        <w:t>A</w:t>
      </w:r>
      <w:r w:rsidR="00563091" w:rsidRPr="00811F99">
        <w:rPr>
          <w:rStyle w:val="af6"/>
          <w:b/>
          <w:kern w:val="0"/>
        </w:rPr>
        <w:t>bstract</w:t>
      </w:r>
      <w:r w:rsidR="009D6F80">
        <w:rPr>
          <w:rStyle w:val="af6"/>
          <w:b/>
          <w:kern w:val="0"/>
        </w:rPr>
        <w:fldChar w:fldCharType="begin"/>
      </w:r>
      <w:r w:rsidR="009D6F80">
        <w:instrText xml:space="preserve"> TC "</w:instrText>
      </w:r>
      <w:bookmarkStart w:id="2" w:name="_Toc100253609"/>
      <w:r w:rsidR="009D6F80" w:rsidRPr="00423874">
        <w:rPr>
          <w:rStyle w:val="af6"/>
          <w:b/>
          <w:kern w:val="0"/>
        </w:rPr>
        <w:instrText>Abstract</w:instrText>
      </w:r>
      <w:bookmarkEnd w:id="2"/>
      <w:r w:rsidR="009D6F80">
        <w:instrText xml:space="preserve">" \f C \l "1" </w:instrText>
      </w:r>
      <w:r w:rsidR="009D6F80">
        <w:rPr>
          <w:rStyle w:val="af6"/>
          <w:b/>
          <w:kern w:val="0"/>
        </w:rPr>
        <w:fldChar w:fldCharType="end"/>
      </w:r>
      <w:r w:rsidR="00DD149A" w:rsidRPr="00DD149A">
        <w:rPr>
          <w:rFonts w:hint="eastAsia"/>
          <w:b/>
        </w:rPr>
        <w:t>:</w:t>
      </w:r>
      <w:r w:rsidR="00DD149A">
        <w:t xml:space="preserve"> </w:t>
      </w:r>
      <w:r w:rsidR="00903878" w:rsidRPr="00903878">
        <w:t xml:space="preserve">The programs and documents used in this article are published at </w:t>
      </w:r>
      <w:hyperlink r:id="rId9" w:history="1">
        <w:r w:rsidR="00F00069">
          <w:rPr>
            <w:rStyle w:val="aa"/>
          </w:rPr>
          <w:t>https://grwei.github.io/SJTU_2021-2022-2-MS8402/</w:t>
        </w:r>
      </w:hyperlink>
      <w:r w:rsidR="00F2492E">
        <w:t>.</w:t>
      </w:r>
    </w:p>
    <w:p w14:paraId="48D79DB0" w14:textId="56E6F18C" w:rsidR="0043577F" w:rsidRDefault="00811F99" w:rsidP="009747B0">
      <w:pPr>
        <w:pStyle w:val="a2"/>
        <w:sectPr w:rsidR="0043577F" w:rsidSect="00D7430D">
          <w:headerReference w:type="default" r:id="rId10"/>
          <w:footerReference w:type="default" r:id="rId11"/>
          <w:pgSz w:w="11906" w:h="16838"/>
          <w:pgMar w:top="1440" w:right="1800" w:bottom="1440" w:left="1800" w:header="851" w:footer="992" w:gutter="0"/>
          <w:pgNumType w:fmt="lowerRoman"/>
          <w:cols w:space="425"/>
          <w:docGrid w:type="lines" w:linePitch="312"/>
        </w:sectPr>
      </w:pPr>
      <w:r w:rsidRPr="00811F99">
        <w:rPr>
          <w:b/>
        </w:rPr>
        <w:t>K</w:t>
      </w:r>
      <w:r w:rsidR="00563091" w:rsidRPr="00811F99">
        <w:rPr>
          <w:b/>
        </w:rPr>
        <w:t>eywor</w:t>
      </w:r>
      <w:r w:rsidR="00A21DCF" w:rsidRPr="00811F99">
        <w:rPr>
          <w:b/>
        </w:rPr>
        <w:t>d</w:t>
      </w:r>
      <w:r w:rsidRPr="00811F99">
        <w:rPr>
          <w:rFonts w:hint="eastAsia"/>
          <w:b/>
        </w:rPr>
        <w:t>s</w:t>
      </w:r>
      <w:r w:rsidR="00DD149A" w:rsidRPr="00DD149A">
        <w:rPr>
          <w:rFonts w:hint="eastAsia"/>
          <w:b/>
        </w:rPr>
        <w:t>:</w:t>
      </w:r>
      <w:r w:rsidR="00DD149A">
        <w:t xml:space="preserve"> </w:t>
      </w:r>
      <w:r w:rsidR="00BF1F87">
        <w:rPr>
          <w:rFonts w:hint="eastAsia"/>
        </w:rPr>
        <w:t>ke</w:t>
      </w:r>
      <w:r w:rsidR="00BF1F87">
        <w:t>yword 1, keyword 2</w:t>
      </w:r>
    </w:p>
    <w:sdt>
      <w:sdtPr>
        <w:rPr>
          <w:rFonts w:asciiTheme="minorHAnsi" w:eastAsiaTheme="minorEastAsia" w:hAnsiTheme="minorHAnsi" w:cstheme="minorBidi"/>
          <w:color w:val="auto"/>
          <w:kern w:val="2"/>
          <w:sz w:val="21"/>
          <w:szCs w:val="22"/>
          <w:lang w:val="zh-CN"/>
        </w:rPr>
        <w:id w:val="1729963082"/>
        <w:docPartObj>
          <w:docPartGallery w:val="Table of Contents"/>
          <w:docPartUnique/>
        </w:docPartObj>
      </w:sdtPr>
      <w:sdtEndPr>
        <w:rPr>
          <w:rFonts w:ascii="Times New Roman" w:eastAsia="宋体" w:hAnsi="Times New Roman" w:cs="Times New Roman"/>
          <w:b/>
          <w:bCs/>
        </w:rPr>
      </w:sdtEndPr>
      <w:sdtContent>
        <w:p w14:paraId="54BBB1F5" w14:textId="6D28B9AE" w:rsidR="00BA3ED1" w:rsidRPr="00CE159B" w:rsidRDefault="00BA3ED1" w:rsidP="00BA3ED1">
          <w:pPr>
            <w:pStyle w:val="TOC"/>
            <w:jc w:val="center"/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</w:pP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>目</w:t>
          </w: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 xml:space="preserve"> </w:t>
          </w: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>录</w:t>
          </w:r>
        </w:p>
        <w:p w14:paraId="3DE37CF8" w14:textId="43B66A4B" w:rsidR="00D543C0" w:rsidRDefault="006C3CCC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r>
            <w:rPr>
              <w:rFonts w:cs="Times New Roman"/>
              <w:b w:val="0"/>
            </w:rPr>
            <w:fldChar w:fldCharType="begin"/>
          </w:r>
          <w:r>
            <w:rPr>
              <w:rFonts w:cs="Times New Roman"/>
              <w:b w:val="0"/>
            </w:rPr>
            <w:instrText xml:space="preserve"> TOC \o "2-3" \f \h \z \t "</w:instrText>
          </w:r>
          <w:r>
            <w:rPr>
              <w:rFonts w:cs="Times New Roman"/>
              <w:b w:val="0"/>
            </w:rPr>
            <w:instrText>标题</w:instrText>
          </w:r>
          <w:r>
            <w:rPr>
              <w:rFonts w:cs="Times New Roman"/>
              <w:b w:val="0"/>
            </w:rPr>
            <w:instrText xml:space="preserve"> 1,1,</w:instrText>
          </w:r>
          <w:r>
            <w:rPr>
              <w:rFonts w:cs="Times New Roman"/>
              <w:b w:val="0"/>
            </w:rPr>
            <w:instrText>参考文献</w:instrText>
          </w:r>
          <w:r>
            <w:rPr>
              <w:rFonts w:cs="Times New Roman"/>
              <w:b w:val="0"/>
            </w:rPr>
            <w:instrText>(</w:instrText>
          </w:r>
          <w:r>
            <w:rPr>
              <w:rFonts w:cs="Times New Roman"/>
              <w:b w:val="0"/>
            </w:rPr>
            <w:instrText>英文标题</w:instrText>
          </w:r>
          <w:r>
            <w:rPr>
              <w:rFonts w:cs="Times New Roman"/>
              <w:b w:val="0"/>
            </w:rPr>
            <w:instrText>),1,</w:instrText>
          </w:r>
          <w:r>
            <w:rPr>
              <w:rFonts w:cs="Times New Roman"/>
              <w:b w:val="0"/>
            </w:rPr>
            <w:instrText>附录标题</w:instrText>
          </w:r>
          <w:r>
            <w:rPr>
              <w:rFonts w:cs="Times New Roman"/>
              <w:b w:val="0"/>
            </w:rPr>
            <w:instrText xml:space="preserve">1,1" </w:instrText>
          </w:r>
          <w:r>
            <w:rPr>
              <w:rFonts w:cs="Times New Roman"/>
              <w:b w:val="0"/>
            </w:rPr>
            <w:fldChar w:fldCharType="separate"/>
          </w:r>
          <w:hyperlink w:anchor="_Toc100253608" w:history="1">
            <w:r w:rsidR="00D543C0" w:rsidRPr="00DE1E17">
              <w:rPr>
                <w:rStyle w:val="aa"/>
                <w:noProof/>
              </w:rPr>
              <w:t>摘要</w:t>
            </w:r>
            <w:r w:rsidR="00D543C0">
              <w:rPr>
                <w:noProof/>
                <w:webHidden/>
              </w:rPr>
              <w:tab/>
            </w:r>
            <w:r w:rsidR="00D543C0">
              <w:rPr>
                <w:noProof/>
                <w:webHidden/>
              </w:rPr>
              <w:fldChar w:fldCharType="begin"/>
            </w:r>
            <w:r w:rsidR="00D543C0">
              <w:rPr>
                <w:noProof/>
                <w:webHidden/>
              </w:rPr>
              <w:instrText xml:space="preserve"> PAGEREF _Toc100253608 \h </w:instrText>
            </w:r>
            <w:r w:rsidR="00D543C0">
              <w:rPr>
                <w:noProof/>
                <w:webHidden/>
              </w:rPr>
            </w:r>
            <w:r w:rsidR="00D543C0">
              <w:rPr>
                <w:noProof/>
                <w:webHidden/>
              </w:rPr>
              <w:fldChar w:fldCharType="separate"/>
            </w:r>
            <w:r w:rsidR="00D543C0">
              <w:rPr>
                <w:noProof/>
                <w:webHidden/>
              </w:rPr>
              <w:t>i</w:t>
            </w:r>
            <w:r w:rsidR="00D543C0">
              <w:rPr>
                <w:noProof/>
                <w:webHidden/>
              </w:rPr>
              <w:fldChar w:fldCharType="end"/>
            </w:r>
          </w:hyperlink>
        </w:p>
        <w:p w14:paraId="5B3E01C5" w14:textId="2AF88E27" w:rsidR="00D543C0" w:rsidRDefault="00D543C0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0253609" w:history="1">
            <w:r w:rsidRPr="00DE1E17">
              <w:rPr>
                <w:rStyle w:val="aa"/>
                <w:rFonts w:eastAsia="黑体"/>
                <w:noProof/>
                <w:kern w:val="0"/>
              </w:rPr>
              <w:t>Abstrac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025360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i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4D6CDF0" w14:textId="3BEB1973" w:rsidR="00D543C0" w:rsidRDefault="00D543C0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0253610" w:history="1">
            <w:r w:rsidRPr="00DE1E17">
              <w:rPr>
                <w:rStyle w:val="aa"/>
                <w:noProof/>
              </w:rPr>
              <w:t>1 Question 1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025361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FA75530" w14:textId="5F269561" w:rsidR="00D543C0" w:rsidRDefault="00D543C0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0253611" w:history="1">
            <w:r w:rsidRPr="00DE1E17">
              <w:rPr>
                <w:rStyle w:val="aa"/>
                <w:noProof/>
              </w:rPr>
              <w:t>1.1 Solu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025361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17C0CF3" w14:textId="365047B4" w:rsidR="00D543C0" w:rsidRDefault="00D543C0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0253612" w:history="1">
            <w:r w:rsidRPr="00DE1E17">
              <w:rPr>
                <w:rStyle w:val="aa"/>
                <w:noProof/>
              </w:rPr>
              <w:t>2 Question 2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025361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F097928" w14:textId="51D49A3F" w:rsidR="00D543C0" w:rsidRDefault="00D543C0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0253613" w:history="1">
            <w:r w:rsidRPr="00DE1E17">
              <w:rPr>
                <w:rStyle w:val="aa"/>
                <w:noProof/>
              </w:rPr>
              <w:t>2.1 Solu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025361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979B3D1" w14:textId="328D906A" w:rsidR="00D543C0" w:rsidRDefault="00D543C0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0253614" w:history="1">
            <w:r w:rsidRPr="00DE1E17">
              <w:rPr>
                <w:rStyle w:val="aa"/>
                <w:noProof/>
              </w:rPr>
              <w:t>Referen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025361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CF45EC9" w14:textId="6848DBDF" w:rsidR="00D543C0" w:rsidRDefault="00D543C0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0253615" w:history="1">
            <w:r w:rsidRPr="00DE1E17">
              <w:rPr>
                <w:rStyle w:val="aa"/>
                <w:noProof/>
              </w:rPr>
              <w:t>附录</w:t>
            </w:r>
            <w:r w:rsidRPr="00DE1E17">
              <w:rPr>
                <w:rStyle w:val="aa"/>
                <w:noProof/>
              </w:rPr>
              <w:t xml:space="preserve">A </w:t>
            </w:r>
            <w:r w:rsidRPr="00DE1E17">
              <w:rPr>
                <w:rStyle w:val="aa"/>
                <w:noProof/>
              </w:rPr>
              <w:t>本文使用的</w:t>
            </w:r>
            <w:r w:rsidRPr="00DE1E17">
              <w:rPr>
                <w:rStyle w:val="aa"/>
                <w:noProof/>
              </w:rPr>
              <w:t>MATLAB</w:t>
            </w:r>
            <w:r w:rsidRPr="00DE1E17">
              <w:rPr>
                <w:rStyle w:val="aa"/>
                <w:noProof/>
              </w:rPr>
              <w:t>程序源代码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025361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5E51F02" w14:textId="13E7202E" w:rsidR="00D543C0" w:rsidRDefault="00D543C0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0253616" w:history="1">
            <w:r w:rsidRPr="00DE1E17">
              <w:rPr>
                <w:rStyle w:val="aa"/>
                <w:noProof/>
              </w:rPr>
              <w:t xml:space="preserve">A.1 </w:t>
            </w:r>
            <w:r w:rsidRPr="00DE1E17">
              <w:rPr>
                <w:rStyle w:val="aa"/>
                <w:noProof/>
              </w:rPr>
              <w:t>主程序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025361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1E36F56" w14:textId="26AC4DC3" w:rsidR="00D543C0" w:rsidRDefault="00D543C0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0253617" w:history="1">
            <w:r w:rsidRPr="00DE1E17">
              <w:rPr>
                <w:rStyle w:val="aa"/>
                <w:noProof/>
              </w:rPr>
              <w:t xml:space="preserve">A.2 </w:t>
            </w:r>
            <w:r w:rsidRPr="00DE1E17">
              <w:rPr>
                <w:rStyle w:val="aa"/>
                <w:noProof/>
              </w:rPr>
              <w:t>子程序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025361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D949969" w14:textId="382350E7" w:rsidR="00234E56" w:rsidRDefault="006C3CCC" w:rsidP="00234E56">
          <w:pPr>
            <w:rPr>
              <w:rFonts w:ascii="Times New Roman" w:eastAsia="宋体" w:hAnsi="Times New Roman" w:cs="Times New Roman"/>
              <w:b/>
              <w:bCs/>
              <w:lang w:val="zh-CN"/>
            </w:rPr>
          </w:pPr>
          <w:r>
            <w:rPr>
              <w:rFonts w:ascii="Times New Roman" w:eastAsia="宋体" w:hAnsi="Times New Roman" w:cs="Times New Roman"/>
              <w:b/>
            </w:rPr>
            <w:fldChar w:fldCharType="end"/>
          </w:r>
        </w:p>
      </w:sdtContent>
    </w:sdt>
    <w:p w14:paraId="0C67FC3E" w14:textId="77777777" w:rsidR="00234E56" w:rsidRDefault="00234E56" w:rsidP="000E604A">
      <w:pPr>
        <w:pStyle w:val="a2"/>
      </w:pPr>
    </w:p>
    <w:p w14:paraId="270A76CD" w14:textId="047B61EA" w:rsidR="000E604A" w:rsidRPr="000E604A" w:rsidRDefault="000E604A" w:rsidP="000E604A">
      <w:pPr>
        <w:pStyle w:val="a2"/>
        <w:sectPr w:rsidR="000E604A" w:rsidRPr="000E604A" w:rsidSect="00D7430D">
          <w:pgSz w:w="11906" w:h="16838"/>
          <w:pgMar w:top="1440" w:right="1800" w:bottom="1440" w:left="1800" w:header="851" w:footer="992" w:gutter="0"/>
          <w:pgNumType w:fmt="lowerRoman"/>
          <w:cols w:space="425"/>
          <w:docGrid w:type="lines" w:linePitch="312"/>
        </w:sectPr>
      </w:pPr>
    </w:p>
    <w:p w14:paraId="5535E289" w14:textId="510C6B00" w:rsidR="007D4258" w:rsidRDefault="004E0F7D" w:rsidP="00234E56">
      <w:pPr>
        <w:pStyle w:val="1"/>
        <w:widowControl/>
        <w:spacing w:before="156" w:after="156"/>
      </w:pPr>
      <w:bookmarkStart w:id="3" w:name="_Toc100253610"/>
      <w:r>
        <w:rPr>
          <w:rFonts w:hint="eastAsia"/>
        </w:rPr>
        <w:lastRenderedPageBreak/>
        <w:t>Question</w:t>
      </w:r>
      <w:r>
        <w:t xml:space="preserve"> 1</w:t>
      </w:r>
      <w:bookmarkEnd w:id="3"/>
    </w:p>
    <w:p w14:paraId="6471BB4F" w14:textId="6A4C5BC0" w:rsidR="004E0F7D" w:rsidRDefault="0040048B" w:rsidP="002D08C0">
      <w:pPr>
        <w:pStyle w:val="a2"/>
      </w:pPr>
      <w:r w:rsidRPr="0040048B">
        <w:t>Plot the spatial pattern of the stream</w:t>
      </w:r>
      <w:r w:rsidR="00937C58">
        <w:t xml:space="preserve"> </w:t>
      </w:r>
      <w:r w:rsidRPr="0040048B">
        <w:t>function for the subtropical-gyre circulation based on</w:t>
      </w:r>
      <w:r w:rsidRPr="0040048B">
        <w:br/>
        <w:t>the mathematical expression we derived in class</w:t>
      </w:r>
      <w:r w:rsidR="004E07BD">
        <w:t xml:space="preserve"> </w:t>
      </w:r>
      <w:r w:rsidRPr="0040048B">
        <w:t>(Hint: use the commands “contour” or</w:t>
      </w:r>
      <w:r w:rsidR="003B62B0">
        <w:t xml:space="preserve"> </w:t>
      </w:r>
      <w:r w:rsidRPr="0040048B">
        <w:t>“contourf” in Matlab or Python to make this plot).</w:t>
      </w:r>
    </w:p>
    <w:p w14:paraId="4BB39245" w14:textId="7E9A57B8" w:rsidR="00C843DA" w:rsidRDefault="00C843DA" w:rsidP="00C843DA">
      <w:pPr>
        <w:pStyle w:val="21"/>
      </w:pPr>
      <w:bookmarkStart w:id="4" w:name="_Toc100253611"/>
      <w:r>
        <w:rPr>
          <w:rFonts w:hint="eastAsia"/>
        </w:rPr>
        <w:t>Solution</w:t>
      </w:r>
      <w:bookmarkEnd w:id="4"/>
    </w:p>
    <w:p w14:paraId="022434CB" w14:textId="0A96B5DA" w:rsidR="00122562" w:rsidRPr="00122562" w:rsidRDefault="00122562" w:rsidP="00122562">
      <w:pPr>
        <w:pStyle w:val="a2"/>
        <w:rPr>
          <w:rFonts w:hint="eastAsia"/>
        </w:rPr>
      </w:pPr>
      <w:r>
        <w:rPr>
          <w:rFonts w:hint="eastAsia"/>
        </w:rPr>
        <w:t>结果示于</w:t>
      </w:r>
      <w:r w:rsidR="00871C7F">
        <w:fldChar w:fldCharType="begin"/>
      </w:r>
      <w:r w:rsidR="00871C7F">
        <w:instrText xml:space="preserve"> </w:instrText>
      </w:r>
      <w:r w:rsidR="00871C7F">
        <w:rPr>
          <w:rFonts w:hint="eastAsia"/>
        </w:rPr>
        <w:instrText>REF _Ref100239734 \h</w:instrText>
      </w:r>
      <w:r w:rsidR="00871C7F">
        <w:instrText xml:space="preserve"> </w:instrText>
      </w:r>
      <w:r w:rsidR="00871C7F">
        <w:fldChar w:fldCharType="separate"/>
      </w:r>
      <w:r w:rsidR="00D543C0">
        <w:rPr>
          <w:rFonts w:hint="eastAsia"/>
        </w:rPr>
        <w:t>图</w:t>
      </w:r>
      <w:r w:rsidR="00D543C0">
        <w:rPr>
          <w:noProof/>
        </w:rPr>
        <w:t>1</w:t>
      </w:r>
      <w:r w:rsidR="00D543C0">
        <w:t>.</w:t>
      </w:r>
      <w:r w:rsidR="00D543C0">
        <w:rPr>
          <w:noProof/>
        </w:rPr>
        <w:t>1</w:t>
      </w:r>
      <w:r w:rsidR="00871C7F">
        <w:fldChar w:fldCharType="end"/>
      </w:r>
      <w:r>
        <w:rPr>
          <w:rFonts w:hint="eastAsia"/>
        </w:rPr>
        <w:t>.</w:t>
      </w:r>
    </w:p>
    <w:p w14:paraId="7BA13C57" w14:textId="6CA309F2" w:rsidR="00C506B3" w:rsidRDefault="00752219" w:rsidP="00D548DC">
      <w:pPr>
        <w:pStyle w:val="a2"/>
        <w:ind w:firstLine="0"/>
        <w:jc w:val="center"/>
      </w:pPr>
      <w:r>
        <w:rPr>
          <w:noProof/>
        </w:rPr>
        <w:drawing>
          <wp:inline distT="0" distB="0" distL="0" distR="0" wp14:anchorId="01B6C7DC" wp14:editId="419EB552">
            <wp:extent cx="5167630" cy="3881755"/>
            <wp:effectExtent l="0" t="0" r="0" b="4445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67630" cy="38817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5C18692" w14:textId="6C9DBC4A" w:rsidR="005E1A62" w:rsidRDefault="005E1A62" w:rsidP="000555E3">
      <w:pPr>
        <w:pStyle w:val="afd"/>
        <w:jc w:val="center"/>
      </w:pPr>
      <w:bookmarkStart w:id="5" w:name="_Ref100239734"/>
      <w:r>
        <w:rPr>
          <w:rFonts w:hint="eastAsia"/>
        </w:rPr>
        <w:t>图</w:t>
      </w:r>
      <w:r>
        <w:fldChar w:fldCharType="begin"/>
      </w:r>
      <w:r>
        <w:instrText xml:space="preserve"> STYLEREF 1 \s </w:instrText>
      </w:r>
      <w:r>
        <w:fldChar w:fldCharType="separate"/>
      </w:r>
      <w:r w:rsidR="00D543C0">
        <w:rPr>
          <w:noProof/>
        </w:rPr>
        <w:t>1</w:t>
      </w:r>
      <w:r>
        <w:fldChar w:fldCharType="end"/>
      </w:r>
      <w:r>
        <w:t>.</w:t>
      </w:r>
      <w:r>
        <w:fldChar w:fldCharType="begin"/>
      </w:r>
      <w:r>
        <w:instrText xml:space="preserve"> SEQ Figure \* ARABIC \s 1 </w:instrText>
      </w:r>
      <w:r>
        <w:fldChar w:fldCharType="separate"/>
      </w:r>
      <w:r w:rsidR="00D543C0">
        <w:rPr>
          <w:noProof/>
        </w:rPr>
        <w:t>1</w:t>
      </w:r>
      <w:r>
        <w:fldChar w:fldCharType="end"/>
      </w:r>
      <w:bookmarkEnd w:id="5"/>
      <w:r>
        <w:t xml:space="preserve"> </w:t>
      </w:r>
      <w:r w:rsidR="00435534">
        <w:t xml:space="preserve"> </w:t>
      </w:r>
      <w:r w:rsidR="000555E3">
        <w:rPr>
          <w:rFonts w:hint="eastAsia"/>
        </w:rPr>
        <w:t>第</w:t>
      </w:r>
      <w:r w:rsidR="000555E3">
        <w:rPr>
          <w:rFonts w:hint="eastAsia"/>
        </w:rPr>
        <w:t>1</w:t>
      </w:r>
      <w:r w:rsidR="000555E3">
        <w:rPr>
          <w:rFonts w:hint="eastAsia"/>
        </w:rPr>
        <w:t>题图</w:t>
      </w:r>
    </w:p>
    <w:p w14:paraId="5E442C55" w14:textId="77777777" w:rsidR="00947152" w:rsidRDefault="00947152" w:rsidP="00947152">
      <w:pPr>
        <w:pStyle w:val="a2"/>
        <w:sectPr w:rsidR="00947152" w:rsidSect="006E7921">
          <w:headerReference w:type="default" r:id="rId13"/>
          <w:footerReference w:type="default" r:id="rId14"/>
          <w:pgSz w:w="11906" w:h="16838"/>
          <w:pgMar w:top="1440" w:right="1800" w:bottom="1440" w:left="1800" w:header="851" w:footer="992" w:gutter="0"/>
          <w:pgNumType w:start="1"/>
          <w:cols w:space="425"/>
          <w:docGrid w:type="lines" w:linePitch="312"/>
        </w:sectPr>
      </w:pPr>
    </w:p>
    <w:p w14:paraId="2F2604B6" w14:textId="4B254BE5" w:rsidR="00102236" w:rsidRDefault="00737E42" w:rsidP="00102236">
      <w:pPr>
        <w:pStyle w:val="1"/>
        <w:spacing w:before="156" w:after="156"/>
      </w:pPr>
      <w:bookmarkStart w:id="6" w:name="_Toc100253612"/>
      <w:r>
        <w:rPr>
          <w:rFonts w:hint="eastAsia"/>
        </w:rPr>
        <w:lastRenderedPageBreak/>
        <w:t>Question</w:t>
      </w:r>
      <w:r>
        <w:t xml:space="preserve"> 2</w:t>
      </w:r>
      <w:bookmarkEnd w:id="6"/>
    </w:p>
    <w:p w14:paraId="70DD792A" w14:textId="77752C09" w:rsidR="003C7CB1" w:rsidRPr="003C7CB1" w:rsidRDefault="003C7CB1" w:rsidP="009C200E">
      <w:pPr>
        <w:pStyle w:val="a2"/>
      </w:pPr>
      <w:r w:rsidRPr="003C7CB1">
        <w:t>Download one global ocean reanalysis product during a winter month (Hint: you can find</w:t>
      </w:r>
      <w:r w:rsidRPr="003C7CB1">
        <w:br/>
        <w:t>different products produced by different research agencies at</w:t>
      </w:r>
      <w:r w:rsidR="00FB1428">
        <w:t xml:space="preserve"> </w:t>
      </w:r>
      <w:hyperlink r:id="rId15" w:history="1">
        <w:r w:rsidR="009C200E" w:rsidRPr="00C54D9D">
          <w:rPr>
            <w:rStyle w:val="aa"/>
          </w:rPr>
          <w:t>https://reanalyses.org/ocean/overview-current-reanalyses</w:t>
        </w:r>
      </w:hyperlink>
      <w:r w:rsidRPr="003C7CB1">
        <w:t>, and download the monthly-mean</w:t>
      </w:r>
      <w:r w:rsidR="00FB1428">
        <w:t xml:space="preserve"> </w:t>
      </w:r>
      <w:r w:rsidRPr="003C7CB1">
        <w:t xml:space="preserve">data), and plot the vertical profiles of the stratification frequency </w:t>
      </w:r>
      <w:r w:rsidRPr="003C7CB1">
        <w:rPr>
          <w:i/>
          <w:iCs/>
        </w:rPr>
        <w:t xml:space="preserve">N </w:t>
      </w:r>
      <w:r w:rsidRPr="003C7CB1">
        <w:t>for one location in the</w:t>
      </w:r>
      <w:r w:rsidR="00FB1428">
        <w:t xml:space="preserve"> </w:t>
      </w:r>
      <w:r w:rsidRPr="003C7CB1">
        <w:t>tropical ocean, one location in the mid-latitude ocean and one location in the polar ocean</w:t>
      </w:r>
      <w:r w:rsidR="00FB1428">
        <w:t xml:space="preserve"> </w:t>
      </w:r>
      <w:r w:rsidRPr="003C7CB1">
        <w:t>(give the longitude and latitude information for these locations). Describe the differences in</w:t>
      </w:r>
      <w:r w:rsidR="00FB1428">
        <w:t xml:space="preserve"> </w:t>
      </w:r>
      <w:r w:rsidRPr="003C7CB1">
        <w:t>these profiles and try to give the reasons.</w:t>
      </w:r>
    </w:p>
    <w:p w14:paraId="76D18BB7" w14:textId="08B032B1" w:rsidR="00F4234A" w:rsidRDefault="00841E81" w:rsidP="00841E81">
      <w:pPr>
        <w:pStyle w:val="21"/>
      </w:pPr>
      <w:bookmarkStart w:id="7" w:name="_Toc100253613"/>
      <w:r>
        <w:rPr>
          <w:rFonts w:hint="eastAsia"/>
        </w:rPr>
        <w:t>Solution</w:t>
      </w:r>
      <w:bookmarkEnd w:id="7"/>
    </w:p>
    <w:p w14:paraId="6A95564A" w14:textId="3BAF0B49" w:rsidR="00841E81" w:rsidRDefault="00B86EF2" w:rsidP="008A70F1">
      <w:pPr>
        <w:pStyle w:val="a2"/>
      </w:pPr>
      <w:r>
        <w:rPr>
          <w:rFonts w:hint="eastAsia"/>
        </w:rPr>
        <w:t>使用</w:t>
      </w:r>
      <w:r w:rsidRPr="00B86EF2">
        <w:t>CMEMS Global Ocean Ensemble Reanalysis product</w:t>
      </w:r>
      <w:r>
        <w:t xml:space="preserve"> (</w:t>
      </w:r>
      <w:hyperlink r:id="rId16" w:history="1">
        <w:r w:rsidRPr="00B86EF2">
          <w:rPr>
            <w:rStyle w:val="aa"/>
          </w:rPr>
          <w:t>https://doi.org/10.48670/moi-00024</w:t>
        </w:r>
      </w:hyperlink>
      <w:r>
        <w:t xml:space="preserve">) </w:t>
      </w:r>
      <w:r>
        <w:rPr>
          <w:rFonts w:hint="eastAsia"/>
        </w:rPr>
        <w:t>的</w:t>
      </w:r>
      <w:r>
        <w:rPr>
          <w:rFonts w:hint="eastAsia"/>
        </w:rPr>
        <w:t>g</w:t>
      </w:r>
      <w:r w:rsidRPr="00B86EF2">
        <w:t>lobal-reanalysis-phy-001-031-grepv2-mnstd-daily</w:t>
      </w:r>
      <w:r w:rsidR="00851CED">
        <w:rPr>
          <w:rFonts w:hint="eastAsia"/>
        </w:rPr>
        <w:t xml:space="preserve"> dataset</w:t>
      </w:r>
      <w:r w:rsidR="00E10845">
        <w:rPr>
          <w:rFonts w:hint="eastAsia"/>
        </w:rPr>
        <w:t>中的</w:t>
      </w:r>
      <w:r>
        <w:rPr>
          <w:rFonts w:hint="eastAsia"/>
        </w:rPr>
        <w:t>2</w:t>
      </w:r>
      <w:r>
        <w:t>019</w:t>
      </w:r>
      <w:r>
        <w:rPr>
          <w:rFonts w:hint="eastAsia"/>
        </w:rPr>
        <w:t>年</w:t>
      </w:r>
      <w:r>
        <w:rPr>
          <w:rFonts w:hint="eastAsia"/>
        </w:rPr>
        <w:t>1</w:t>
      </w:r>
      <w:r>
        <w:rPr>
          <w:rFonts w:hint="eastAsia"/>
        </w:rPr>
        <w:t>月</w:t>
      </w:r>
      <w:r w:rsidR="00E10845">
        <w:rPr>
          <w:rFonts w:hint="eastAsia"/>
        </w:rPr>
        <w:t>的全球海水位温</w:t>
      </w:r>
      <w:r w:rsidR="004B5761">
        <w:rPr>
          <w:rFonts w:hint="eastAsia"/>
        </w:rPr>
        <w:t>和</w:t>
      </w:r>
      <w:r w:rsidR="00E10845">
        <w:rPr>
          <w:rFonts w:hint="eastAsia"/>
        </w:rPr>
        <w:t>盐度数据（分别对应变量</w:t>
      </w:r>
      <w:r w:rsidR="00E10845" w:rsidRPr="00E10845">
        <w:t>thetao_mean</w:t>
      </w:r>
      <w:r w:rsidR="00E10845">
        <w:rPr>
          <w:rFonts w:hint="eastAsia"/>
        </w:rPr>
        <w:t>和</w:t>
      </w:r>
      <w:r w:rsidR="00E10845">
        <w:t>so_mean</w:t>
      </w:r>
      <w:r w:rsidR="00E10845">
        <w:rPr>
          <w:rFonts w:hint="eastAsia"/>
        </w:rPr>
        <w:t>）</w:t>
      </w:r>
      <w:r w:rsidR="004C772F">
        <w:t>.</w:t>
      </w:r>
      <w:r w:rsidR="00CD7351">
        <w:t xml:space="preserve"> </w:t>
      </w:r>
      <w:r w:rsidR="004B5761">
        <w:rPr>
          <w:rFonts w:hint="eastAsia"/>
        </w:rPr>
        <w:t>在</w:t>
      </w:r>
      <w:r w:rsidR="00CD7351">
        <w:rPr>
          <w:rFonts w:hint="eastAsia"/>
        </w:rPr>
        <w:t>北半球</w:t>
      </w:r>
      <w:r w:rsidR="004B5761">
        <w:rPr>
          <w:rFonts w:hint="eastAsia"/>
        </w:rPr>
        <w:t>的</w:t>
      </w:r>
      <w:r w:rsidR="00CD7351">
        <w:rPr>
          <w:rFonts w:hint="eastAsia"/>
        </w:rPr>
        <w:t>热带</w:t>
      </w:r>
      <w:r w:rsidR="004B5761">
        <w:rPr>
          <w:rFonts w:hint="eastAsia"/>
        </w:rPr>
        <w:t>、中纬度和</w:t>
      </w:r>
      <w:r w:rsidR="00587880">
        <w:rPr>
          <w:rFonts w:hint="eastAsia"/>
        </w:rPr>
        <w:t>极地</w:t>
      </w:r>
      <w:r w:rsidR="004B5761">
        <w:rPr>
          <w:rFonts w:hint="eastAsia"/>
        </w:rPr>
        <w:t>地区分别选点</w:t>
      </w:r>
      <w:r w:rsidR="004C772F">
        <w:rPr>
          <w:rFonts w:hint="eastAsia"/>
        </w:rPr>
        <w:t>（</w:t>
      </w:r>
      <w:r w:rsidR="004C772F">
        <w:fldChar w:fldCharType="begin"/>
      </w:r>
      <w:r w:rsidR="004C772F">
        <w:instrText xml:space="preserve"> </w:instrText>
      </w:r>
      <w:r w:rsidR="004C772F">
        <w:rPr>
          <w:rFonts w:hint="eastAsia"/>
        </w:rPr>
        <w:instrText>REF _Ref100239803 \h</w:instrText>
      </w:r>
      <w:r w:rsidR="004C772F">
        <w:instrText xml:space="preserve"> </w:instrText>
      </w:r>
      <w:r w:rsidR="004C772F">
        <w:fldChar w:fldCharType="separate"/>
      </w:r>
      <w:r w:rsidR="00D543C0">
        <w:rPr>
          <w:rFonts w:hint="eastAsia"/>
        </w:rPr>
        <w:t>图</w:t>
      </w:r>
      <w:r w:rsidR="00D543C0">
        <w:rPr>
          <w:noProof/>
        </w:rPr>
        <w:t>2</w:t>
      </w:r>
      <w:r w:rsidR="00D543C0">
        <w:t>.</w:t>
      </w:r>
      <w:r w:rsidR="00D543C0">
        <w:rPr>
          <w:noProof/>
        </w:rPr>
        <w:t>1</w:t>
      </w:r>
      <w:r w:rsidR="004C772F">
        <w:fldChar w:fldCharType="end"/>
      </w:r>
      <w:r w:rsidR="004C772F">
        <w:rPr>
          <w:rFonts w:hint="eastAsia"/>
        </w:rPr>
        <w:t>）</w:t>
      </w:r>
      <w:r w:rsidR="00DB09C6">
        <w:rPr>
          <w:rFonts w:hint="eastAsia"/>
        </w:rPr>
        <w:t>，记为</w:t>
      </w:r>
      <w:r w:rsidR="00DB09C6">
        <w:rPr>
          <w:rFonts w:hint="eastAsia"/>
        </w:rPr>
        <w:t>A</w:t>
      </w:r>
      <w:r w:rsidR="004E6606">
        <w:rPr>
          <w:rFonts w:hint="eastAsia"/>
        </w:rPr>
        <w:t>,</w:t>
      </w:r>
      <w:r w:rsidR="004E6606">
        <w:t xml:space="preserve"> </w:t>
      </w:r>
      <w:r w:rsidR="00DB09C6">
        <w:rPr>
          <w:rFonts w:hint="eastAsia"/>
        </w:rPr>
        <w:t>B</w:t>
      </w:r>
      <w:r w:rsidR="004E6606">
        <w:rPr>
          <w:rFonts w:hint="eastAsia"/>
        </w:rPr>
        <w:t>,</w:t>
      </w:r>
      <w:r w:rsidR="004E6606">
        <w:t xml:space="preserve"> </w:t>
      </w:r>
      <w:r w:rsidR="00DB09C6">
        <w:rPr>
          <w:rFonts w:hint="eastAsia"/>
        </w:rPr>
        <w:t>C</w:t>
      </w:r>
      <w:r w:rsidR="004B5761">
        <w:rPr>
          <w:rFonts w:hint="eastAsia"/>
        </w:rPr>
        <w:t>.</w:t>
      </w:r>
      <w:r w:rsidR="004B5761">
        <w:t xml:space="preserve"> </w:t>
      </w:r>
      <w:r w:rsidR="004B5761">
        <w:rPr>
          <w:rFonts w:hint="eastAsia"/>
        </w:rPr>
        <w:t>遵循</w:t>
      </w:r>
      <w:r w:rsidR="004B5761">
        <w:rPr>
          <w:rFonts w:hint="eastAsia"/>
        </w:rPr>
        <w:t>T</w:t>
      </w:r>
      <w:r w:rsidR="004B5761">
        <w:t>EOS-10</w:t>
      </w:r>
      <w:r w:rsidR="004B5761">
        <w:rPr>
          <w:rFonts w:hint="eastAsia"/>
        </w:rPr>
        <w:t>规范</w:t>
      </w:r>
      <w:r w:rsidR="004B5761">
        <w:rPr>
          <w:rFonts w:hint="eastAsia"/>
        </w:rPr>
        <w:t xml:space="preserve"> </w:t>
      </w:r>
      <w:r w:rsidR="004B5761">
        <w:fldChar w:fldCharType="begin"/>
      </w:r>
      <w:r w:rsidR="004B5761">
        <w:instrText xml:space="preserve"> ADDIN EN.CITE &lt;EndNote&gt;&lt;Cite&gt;&lt;Author&gt;McDougall&lt;/Author&gt;&lt;Year&gt;2011&lt;/Year&gt;&lt;RecNum&gt;8&lt;/RecNum&gt;&lt;DisplayText&gt;(McDougall et al., 2011)&lt;/DisplayText&gt;&lt;record&gt;&lt;rec-number&gt;8&lt;/rec-number&gt;&lt;foreign-keys&gt;&lt;key app="EN" db-id="sawdzpz07va5vqetx57xr0vyx9zdsx0avr0r" timestamp="1645977911"&gt;8&lt;/key&gt;&lt;/foreign-keys&gt;&lt;ref-type name="Journal Article"&gt;17&lt;/ref-type&gt;&lt;contributors&gt;&lt;authors&gt;&lt;author&gt;McDougall&lt;/author&gt;&lt;author&gt;Trevor J Barker&lt;/author&gt;&lt;author&gt;Paul M&lt;/author&gt;&lt;/authors&gt;&lt;/contributors&gt;&lt;titles&gt;&lt;title&gt;Getting started with TEOS-10 and the Gibbs Seawater (GSW) oceanographic toolbox&lt;/title&gt;&lt;secondary-title&gt;Scor/Iapso WG&lt;/secondary-title&gt;&lt;/titles&gt;&lt;periodical&gt;&lt;full-title&gt;Scor/Iapso WG&lt;/full-title&gt;&lt;/periodical&gt;&lt;pages&gt;1-28&lt;/pages&gt;&lt;volume&gt;127&lt;/volume&gt;&lt;dates&gt;&lt;year&gt;2011&lt;/year&gt;&lt;/dates&gt;&lt;urls&gt;&lt;/urls&gt;&lt;/record&gt;&lt;/Cite&gt;&lt;/EndNote&gt;</w:instrText>
      </w:r>
      <w:r w:rsidR="004B5761">
        <w:fldChar w:fldCharType="separate"/>
      </w:r>
      <w:r w:rsidR="004B5761">
        <w:rPr>
          <w:noProof/>
        </w:rPr>
        <w:t>(</w:t>
      </w:r>
      <w:hyperlink w:anchor="_ENREF_2" w:tooltip="McDougall, 2011 #8" w:history="1">
        <w:r w:rsidR="009D3697" w:rsidRPr="009D3697">
          <w:rPr>
            <w:rStyle w:val="aa"/>
          </w:rPr>
          <w:t>McDougall et al., 2011</w:t>
        </w:r>
      </w:hyperlink>
      <w:r w:rsidR="004B5761">
        <w:rPr>
          <w:noProof/>
        </w:rPr>
        <w:t>)</w:t>
      </w:r>
      <w:r w:rsidR="004B5761">
        <w:fldChar w:fldCharType="end"/>
      </w:r>
      <w:r w:rsidR="004B5761">
        <w:rPr>
          <w:rFonts w:hint="eastAsia"/>
        </w:rPr>
        <w:t>，计算浮力频率</w:t>
      </w:r>
      <m:oMath>
        <m:sSup>
          <m:sSupPr>
            <m:ctrlPr>
              <w:rPr>
                <w:rFonts w:ascii="XITS Math" w:hAnsi="XITS Math" w:cs="XITS Math"/>
              </w:rPr>
            </m:ctrlPr>
          </m:sSupPr>
          <m:e>
            <m:r>
              <w:rPr>
                <w:rFonts w:ascii="XITS Math" w:hAnsi="XITS Math" w:cs="XITS Math" w:hint="eastAsia"/>
              </w:rPr>
              <m:t>N</m:t>
            </m:r>
            <m:ctrlPr>
              <w:rPr>
                <w:rFonts w:ascii="XITS Math" w:hAnsi="XITS Math" w:cs="XITS Math" w:hint="eastAsia"/>
              </w:rPr>
            </m:ctrlPr>
          </m:e>
          <m:sup>
            <m:r>
              <m:rPr>
                <m:sty m:val="p"/>
              </m:rPr>
              <w:rPr>
                <w:rFonts w:ascii="XITS Math" w:hAnsi="XITS Math" w:cs="XITS Math"/>
              </w:rPr>
              <m:t>2</m:t>
            </m:r>
          </m:sup>
        </m:sSup>
      </m:oMath>
      <w:r w:rsidR="001358A9">
        <w:rPr>
          <w:rFonts w:hint="eastAsia"/>
        </w:rPr>
        <w:t>（</w:t>
      </w:r>
      <w:r w:rsidR="004C772F">
        <w:fldChar w:fldCharType="begin"/>
      </w:r>
      <w:r w:rsidR="004C772F">
        <w:instrText xml:space="preserve"> </w:instrText>
      </w:r>
      <w:r w:rsidR="004C772F">
        <w:rPr>
          <w:rFonts w:hint="eastAsia"/>
        </w:rPr>
        <w:instrText>REF _Ref100239811 \h</w:instrText>
      </w:r>
      <w:r w:rsidR="004C772F">
        <w:instrText xml:space="preserve"> </w:instrText>
      </w:r>
      <w:r w:rsidR="004C772F">
        <w:fldChar w:fldCharType="separate"/>
      </w:r>
      <w:r w:rsidR="00D543C0">
        <w:rPr>
          <w:rFonts w:hint="eastAsia"/>
        </w:rPr>
        <w:t>图</w:t>
      </w:r>
      <w:r w:rsidR="00D543C0">
        <w:rPr>
          <w:noProof/>
        </w:rPr>
        <w:t>2</w:t>
      </w:r>
      <w:r w:rsidR="00D543C0">
        <w:t>.</w:t>
      </w:r>
      <w:r w:rsidR="00D543C0">
        <w:rPr>
          <w:noProof/>
        </w:rPr>
        <w:t>2</w:t>
      </w:r>
      <w:r w:rsidR="004C772F">
        <w:fldChar w:fldCharType="end"/>
      </w:r>
      <w:r w:rsidR="001358A9">
        <w:rPr>
          <w:rFonts w:hint="eastAsia"/>
        </w:rPr>
        <w:t>）</w:t>
      </w:r>
      <w:r w:rsidR="004B5761">
        <w:rPr>
          <w:rFonts w:hint="eastAsia"/>
        </w:rPr>
        <w:t>.</w:t>
      </w:r>
      <w:r w:rsidR="009D3697">
        <w:t xml:space="preserve"> </w:t>
      </w:r>
      <w:r w:rsidR="009D3697">
        <w:rPr>
          <w:rFonts w:hint="eastAsia"/>
        </w:rPr>
        <w:t>另外，使用</w:t>
      </w:r>
      <w:r w:rsidR="009D3697" w:rsidRPr="003527CF">
        <w:t>ORAS5 global ocean reanalysis monthly data</w:t>
      </w:r>
      <w:r w:rsidR="009D3697">
        <w:rPr>
          <w:rFonts w:hint="eastAsia"/>
        </w:rPr>
        <w:t xml:space="preserve"> </w:t>
      </w:r>
      <w:r w:rsidR="009D3697">
        <w:fldChar w:fldCharType="begin"/>
      </w:r>
      <w:r w:rsidR="009D3697">
        <w:instrText xml:space="preserve"> ADDIN EN.CITE &lt;EndNote&gt;&lt;Cite&gt;&lt;Author&gt;Hao&lt;/Author&gt;&lt;Year&gt;2018&lt;/Year&gt;&lt;RecNum&gt;49&lt;/RecNum&gt;&lt;DisplayText&gt;(Hao et al., 2018)&lt;/DisplayText&gt;&lt;record&gt;&lt;rec-number&gt;49&lt;/rec-number&gt;&lt;foreign-keys&gt;&lt;key app="EN" db-id="sawdzpz07va5vqetx57xr0vyx9zdsx0avr0r" timestamp="1649317140"&gt;49&lt;/key&gt;&lt;/foreign-keys&gt;&lt;ref-type name="Generic"&gt;13&lt;/ref-type&gt;&lt;contributors&gt;&lt;authors&gt;&lt;author&gt;Hao, Zuo&lt;/author&gt;&lt;author&gt;Magdalena, Alonso-Balmaseda&lt;/author&gt;&lt;author&gt;Mogensen, K.&lt;/author&gt;&lt;author&gt;Steffen, Tietsche&lt;/author&gt;&lt;/authors&gt;&lt;/contributors&gt;&lt;titles&gt;&lt;title&gt;OCEAN5: The ECMWF Ocean Reanalysis System and its Real-Time analysis component&lt;/title&gt;&lt;/titles&gt;&lt;dates&gt;&lt;year&gt;2018&lt;/year&gt;&lt;/dates&gt;&lt;publisher&gt;ECMWF&lt;/publisher&gt;&lt;urls&gt;&lt;related-urls&gt;&lt;url&gt;https://www.ecmwf.int/node/18519&lt;/url&gt;&lt;/related-urls&gt;&lt;/urls&gt;&lt;electronic-resource-num&gt;10.21957/la2v0442&lt;/electronic-resource-num&gt;&lt;/record&gt;&lt;/Cite&gt;&lt;/EndNote&gt;</w:instrText>
      </w:r>
      <w:r w:rsidR="009D3697">
        <w:fldChar w:fldCharType="separate"/>
      </w:r>
      <w:r w:rsidR="009D3697">
        <w:rPr>
          <w:noProof/>
        </w:rPr>
        <w:t>(</w:t>
      </w:r>
      <w:hyperlink w:anchor="_ENREF_1" w:tooltip="Hao, 2018 #49" w:history="1">
        <w:r w:rsidR="009D3697" w:rsidRPr="009D3697">
          <w:rPr>
            <w:rStyle w:val="aa"/>
          </w:rPr>
          <w:t>Hao et al., 2018</w:t>
        </w:r>
      </w:hyperlink>
      <w:r w:rsidR="009D3697">
        <w:rPr>
          <w:noProof/>
        </w:rPr>
        <w:t>)</w:t>
      </w:r>
      <w:r w:rsidR="009D3697">
        <w:fldChar w:fldCharType="end"/>
      </w:r>
      <w:r w:rsidR="000763C0">
        <w:t xml:space="preserve"> </w:t>
      </w:r>
      <w:r w:rsidR="000763C0">
        <w:rPr>
          <w:rFonts w:hint="eastAsia"/>
        </w:rPr>
        <w:t>的</w:t>
      </w:r>
      <w:r w:rsidR="000763C0">
        <w:rPr>
          <w:rFonts w:hint="eastAsia"/>
        </w:rPr>
        <w:t>2</w:t>
      </w:r>
      <w:r w:rsidR="000763C0">
        <w:t>022</w:t>
      </w:r>
      <w:r w:rsidR="000763C0">
        <w:rPr>
          <w:rFonts w:hint="eastAsia"/>
        </w:rPr>
        <w:t>年</w:t>
      </w:r>
      <w:r w:rsidR="000763C0">
        <w:rPr>
          <w:rFonts w:hint="eastAsia"/>
        </w:rPr>
        <w:t>1</w:t>
      </w:r>
      <w:r w:rsidR="000763C0">
        <w:rPr>
          <w:rFonts w:hint="eastAsia"/>
        </w:rPr>
        <w:t>月</w:t>
      </w:r>
      <w:r w:rsidR="001358A9">
        <w:rPr>
          <w:rFonts w:hint="eastAsia"/>
        </w:rPr>
        <w:t>海表温度和盐度数据</w:t>
      </w:r>
      <w:r w:rsidR="009D3697">
        <w:rPr>
          <w:rFonts w:hint="eastAsia"/>
        </w:rPr>
        <w:t>，绘制纬向平均的海表面温度和盐度分布</w:t>
      </w:r>
      <w:r w:rsidR="001358A9">
        <w:rPr>
          <w:rFonts w:hint="eastAsia"/>
        </w:rPr>
        <w:t>（</w:t>
      </w:r>
      <w:r w:rsidR="001358A9">
        <w:fldChar w:fldCharType="begin"/>
      </w:r>
      <w:r w:rsidR="001358A9">
        <w:instrText xml:space="preserve"> </w:instrText>
      </w:r>
      <w:r w:rsidR="001358A9">
        <w:rPr>
          <w:rFonts w:hint="eastAsia"/>
        </w:rPr>
        <w:instrText>REF _Ref100242226 \h</w:instrText>
      </w:r>
      <w:r w:rsidR="001358A9">
        <w:instrText xml:space="preserve"> </w:instrText>
      </w:r>
      <w:r w:rsidR="001358A9">
        <w:fldChar w:fldCharType="separate"/>
      </w:r>
      <w:r w:rsidR="00D543C0">
        <w:rPr>
          <w:rFonts w:hint="eastAsia"/>
        </w:rPr>
        <w:t>图</w:t>
      </w:r>
      <w:r w:rsidR="00D543C0">
        <w:rPr>
          <w:noProof/>
        </w:rPr>
        <w:t>2</w:t>
      </w:r>
      <w:r w:rsidR="00D543C0">
        <w:t>.</w:t>
      </w:r>
      <w:r w:rsidR="00D543C0">
        <w:rPr>
          <w:noProof/>
        </w:rPr>
        <w:t>3</w:t>
      </w:r>
      <w:r w:rsidR="001358A9">
        <w:fldChar w:fldCharType="end"/>
      </w:r>
      <w:r w:rsidR="001358A9">
        <w:rPr>
          <w:rFonts w:hint="eastAsia"/>
        </w:rPr>
        <w:t>）</w:t>
      </w:r>
      <w:r w:rsidR="009D3697">
        <w:rPr>
          <w:rFonts w:hint="eastAsia"/>
        </w:rPr>
        <w:t>.</w:t>
      </w:r>
    </w:p>
    <w:p w14:paraId="47629B0C" w14:textId="732BE740" w:rsidR="00454874" w:rsidRDefault="00454874" w:rsidP="008A70F1">
      <w:pPr>
        <w:pStyle w:val="a2"/>
        <w:rPr>
          <w:rFonts w:hint="eastAsia"/>
        </w:rPr>
      </w:pPr>
      <w:r>
        <w:rPr>
          <w:rFonts w:hint="eastAsia"/>
        </w:rPr>
        <w:t>由</w:t>
      </w:r>
      <w:r w:rsidR="00EC3E2E">
        <w:fldChar w:fldCharType="begin"/>
      </w:r>
      <w:r w:rsidR="00EC3E2E">
        <w:instrText xml:space="preserve"> </w:instrText>
      </w:r>
      <w:r w:rsidR="00EC3E2E">
        <w:rPr>
          <w:rFonts w:hint="eastAsia"/>
        </w:rPr>
        <w:instrText>REF _Ref100239811 \h</w:instrText>
      </w:r>
      <w:r w:rsidR="00EC3E2E">
        <w:instrText xml:space="preserve"> </w:instrText>
      </w:r>
      <w:r w:rsidR="00EC3E2E">
        <w:fldChar w:fldCharType="separate"/>
      </w:r>
      <w:r w:rsidR="00D543C0">
        <w:rPr>
          <w:rFonts w:hint="eastAsia"/>
        </w:rPr>
        <w:t>图</w:t>
      </w:r>
      <w:r w:rsidR="00D543C0">
        <w:rPr>
          <w:noProof/>
        </w:rPr>
        <w:t>2</w:t>
      </w:r>
      <w:r w:rsidR="00D543C0">
        <w:t>.</w:t>
      </w:r>
      <w:r w:rsidR="00D543C0">
        <w:rPr>
          <w:noProof/>
        </w:rPr>
        <w:t>2</w:t>
      </w:r>
      <w:r w:rsidR="00EC3E2E">
        <w:fldChar w:fldCharType="end"/>
      </w:r>
      <w:r>
        <w:rPr>
          <w:rFonts w:hint="eastAsia"/>
        </w:rPr>
        <w:t>可见，</w:t>
      </w:r>
      <w:r w:rsidR="00EC3E2E">
        <w:rPr>
          <w:rFonts w:hint="eastAsia"/>
        </w:rPr>
        <w:t>位于热带的</w:t>
      </w:r>
      <w:r w:rsidR="00EC3E2E">
        <w:rPr>
          <w:rFonts w:hint="eastAsia"/>
        </w:rPr>
        <w:t>A</w:t>
      </w:r>
      <w:r w:rsidR="00EC3E2E">
        <w:rPr>
          <w:rFonts w:hint="eastAsia"/>
        </w:rPr>
        <w:t>点（</w:t>
      </w:r>
      <w:r w:rsidR="00EC3E2E" w:rsidRPr="00EC3E2E">
        <w:t>5.75°N</w:t>
      </w:r>
      <w:r w:rsidR="00EC3E2E">
        <w:rPr>
          <w:rFonts w:hint="eastAsia"/>
        </w:rPr>
        <w:t>,</w:t>
      </w:r>
      <w:r w:rsidR="00EC3E2E">
        <w:t xml:space="preserve"> -77.50</w:t>
      </w:r>
      <w:r w:rsidR="00EC3E2E" w:rsidRPr="00EC3E2E">
        <w:t>°</w:t>
      </w:r>
      <w:r w:rsidR="00EC3E2E">
        <w:rPr>
          <w:rFonts w:hint="eastAsia"/>
        </w:rPr>
        <w:t>E</w:t>
      </w:r>
      <w:r w:rsidR="00EC3E2E">
        <w:rPr>
          <w:rFonts w:hint="eastAsia"/>
        </w:rPr>
        <w:t>）在</w:t>
      </w:r>
      <w:r w:rsidR="00EC3E2E">
        <w:rPr>
          <w:rFonts w:hint="eastAsia"/>
        </w:rPr>
        <w:t>1</w:t>
      </w:r>
      <w:r w:rsidR="00EC3E2E">
        <w:t>0</w:t>
      </w:r>
      <w:r w:rsidR="00EC3E2E">
        <w:rPr>
          <w:rFonts w:hint="eastAsia"/>
        </w:rPr>
        <w:t>米</w:t>
      </w:r>
      <w:r w:rsidR="00B67F7C">
        <w:rPr>
          <w:rFonts w:hint="eastAsia"/>
        </w:rPr>
        <w:t>深度</w:t>
      </w:r>
      <w:r w:rsidR="00EC3E2E">
        <w:rPr>
          <w:rFonts w:hint="eastAsia"/>
        </w:rPr>
        <w:t>附近存在</w:t>
      </w:r>
      <w:r w:rsidR="00AC7E73">
        <w:rPr>
          <w:rFonts w:hint="eastAsia"/>
        </w:rPr>
        <w:t>一个</w:t>
      </w:r>
      <w:r w:rsidR="001B7830">
        <w:rPr>
          <w:rFonts w:hint="eastAsia"/>
        </w:rPr>
        <w:t>浮力频率</w:t>
      </w:r>
      <m:oMath>
        <m:sSup>
          <m:sSupPr>
            <m:ctrlPr>
              <w:rPr>
                <w:rFonts w:ascii="XITS Math" w:hAnsi="XITS Math" w:cs="XITS Math"/>
              </w:rPr>
            </m:ctrlPr>
          </m:sSupPr>
          <m:e>
            <m:r>
              <w:rPr>
                <w:rFonts w:ascii="XITS Math" w:hAnsi="XITS Math" w:cs="XITS Math" w:hint="eastAsia"/>
              </w:rPr>
              <m:t>N</m:t>
            </m:r>
            <m:ctrlPr>
              <w:rPr>
                <w:rFonts w:ascii="XITS Math" w:hAnsi="XITS Math" w:cs="XITS Math" w:hint="eastAsia"/>
              </w:rPr>
            </m:ctrlPr>
          </m:e>
          <m:sup>
            <m:r>
              <m:rPr>
                <m:sty m:val="p"/>
              </m:rPr>
              <w:rPr>
                <w:rFonts w:ascii="XITS Math" w:hAnsi="XITS Math" w:cs="XITS Math"/>
              </w:rPr>
              <m:t>2</m:t>
            </m:r>
          </m:sup>
        </m:sSup>
      </m:oMath>
      <w:r w:rsidR="00F409F4">
        <w:rPr>
          <w:rFonts w:hint="eastAsia"/>
        </w:rPr>
        <w:t>的</w:t>
      </w:r>
      <w:r w:rsidR="00AC7E73">
        <w:rPr>
          <w:rFonts w:hint="eastAsia"/>
        </w:rPr>
        <w:t>极大值（</w:t>
      </w:r>
      <m:oMath>
        <m:r>
          <m:rPr>
            <m:sty m:val="p"/>
          </m:rPr>
          <w:rPr>
            <w:rFonts w:ascii="XITS Math" w:hAnsi="XITS Math" w:cs="XITS Math"/>
          </w:rPr>
          <m:t>~4×</m:t>
        </m:r>
        <m:sSup>
          <m:sSupPr>
            <m:ctrlPr>
              <w:rPr>
                <w:rFonts w:ascii="XITS Math" w:hAnsi="XITS Math" w:cs="XITS Math"/>
              </w:rPr>
            </m:ctrlPr>
          </m:sSupPr>
          <m:e>
            <m:r>
              <m:rPr>
                <m:sty m:val="p"/>
              </m:rPr>
              <w:rPr>
                <w:rFonts w:ascii="XITS Math" w:hAnsi="XITS Math" w:cs="XITS Math"/>
              </w:rPr>
              <m:t>10</m:t>
            </m:r>
          </m:e>
          <m:sup>
            <m:r>
              <m:rPr>
                <m:sty m:val="p"/>
              </m:rPr>
              <w:rPr>
                <w:rFonts w:ascii="XITS Math" w:hAnsi="XITS Math" w:cs="XITS Math"/>
              </w:rPr>
              <m:t>-3</m:t>
            </m:r>
          </m:sup>
        </m:sSup>
        <m:r>
          <w:rPr>
            <w:rFonts w:ascii="XITS Math" w:hAnsi="XITS Math" w:cs="XITS Math"/>
          </w:rPr>
          <m:t xml:space="preserve"> </m:t>
        </m:r>
        <m:f>
          <m:fPr>
            <m:type m:val="lin"/>
            <m:ctrlPr>
              <w:rPr>
                <w:rFonts w:ascii="XITS Math" w:hAnsi="XITS Math" w:cs="XITS Math"/>
                <w:i/>
              </w:rPr>
            </m:ctrlPr>
          </m:fPr>
          <m:num>
            <m:sSup>
              <m:sSupPr>
                <m:ctrlPr>
                  <w:rPr>
                    <w:rFonts w:ascii="XITS Math" w:hAnsi="XITS Math" w:cs="XITS Math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XITS Math" w:hAnsi="XITS Math" w:cs="XITS Math"/>
                  </w:rPr>
                  <m:t>rad</m:t>
                </m:r>
                <m:ctrlPr>
                  <w:rPr>
                    <w:rFonts w:ascii="XITS Math" w:hAnsi="XITS Math" w:cs="XITS Math"/>
                    <w:i/>
                  </w:rPr>
                </m:ctrlPr>
              </m:e>
              <m:sup>
                <m:r>
                  <m:rPr>
                    <m:sty m:val="p"/>
                  </m:rPr>
                  <w:rPr>
                    <w:rFonts w:ascii="XITS Math" w:hAnsi="XITS Math" w:cs="XITS Math"/>
                  </w:rPr>
                  <m:t>2</m:t>
                </m:r>
              </m:sup>
            </m:sSup>
          </m:num>
          <m:den>
            <m:sSup>
              <m:sSupPr>
                <m:ctrlPr>
                  <w:rPr>
                    <w:rFonts w:ascii="XITS Math" w:hAnsi="XITS Math" w:cs="XITS Math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XITS Math" w:hAnsi="XITS Math" w:cs="XITS Math"/>
                  </w:rPr>
                  <m:t>s</m:t>
                </m:r>
              </m:e>
              <m:sup>
                <m:r>
                  <m:rPr>
                    <m:sty m:val="p"/>
                  </m:rPr>
                  <w:rPr>
                    <w:rFonts w:ascii="XITS Math" w:hAnsi="XITS Math" w:cs="XITS Math"/>
                  </w:rPr>
                  <m:t>2</m:t>
                </m:r>
              </m:sup>
            </m:sSup>
          </m:den>
        </m:f>
      </m:oMath>
      <w:r w:rsidR="00AC7E73">
        <w:rPr>
          <w:rFonts w:hint="eastAsia"/>
        </w:rPr>
        <w:t>）</w:t>
      </w:r>
      <w:r w:rsidR="00BF0EB3">
        <w:rPr>
          <w:rFonts w:hint="eastAsia"/>
        </w:rPr>
        <w:t>，</w:t>
      </w:r>
      <w:r w:rsidR="00587880">
        <w:rPr>
          <w:rFonts w:hint="eastAsia"/>
        </w:rPr>
        <w:t>位于极地</w:t>
      </w:r>
      <w:r w:rsidR="00E667FD">
        <w:rPr>
          <w:rFonts w:hint="eastAsia"/>
        </w:rPr>
        <w:t>的</w:t>
      </w:r>
      <w:r w:rsidR="00E667FD">
        <w:rPr>
          <w:rFonts w:hint="eastAsia"/>
        </w:rPr>
        <w:t>C</w:t>
      </w:r>
      <w:r w:rsidR="0084597C">
        <w:rPr>
          <w:rFonts w:hint="eastAsia"/>
        </w:rPr>
        <w:t>点（</w:t>
      </w:r>
      <w:r w:rsidR="0084597C">
        <w:t>81</w:t>
      </w:r>
      <w:r w:rsidR="0084597C" w:rsidRPr="00EC3E2E">
        <w:t>.75°N</w:t>
      </w:r>
      <w:r w:rsidR="0084597C">
        <w:rPr>
          <w:rFonts w:hint="eastAsia"/>
        </w:rPr>
        <w:t>,</w:t>
      </w:r>
      <w:r w:rsidR="0084597C">
        <w:t xml:space="preserve"> 141.25</w:t>
      </w:r>
      <w:r w:rsidR="0084597C" w:rsidRPr="00EC3E2E">
        <w:t>°</w:t>
      </w:r>
      <w:r w:rsidR="0084597C">
        <w:rPr>
          <w:rFonts w:hint="eastAsia"/>
        </w:rPr>
        <w:t>E</w:t>
      </w:r>
      <w:r w:rsidR="0084597C">
        <w:rPr>
          <w:rFonts w:hint="eastAsia"/>
        </w:rPr>
        <w:t>）</w:t>
      </w:r>
      <w:r w:rsidR="00B67F7C">
        <w:rPr>
          <w:rFonts w:hint="eastAsia"/>
        </w:rPr>
        <w:t>在</w:t>
      </w:r>
      <w:r w:rsidR="00B67F7C">
        <w:rPr>
          <w:rFonts w:hint="eastAsia"/>
        </w:rPr>
        <w:t>3</w:t>
      </w:r>
      <w:r w:rsidR="00B67F7C">
        <w:t>3</w:t>
      </w:r>
      <w:r w:rsidR="00B67F7C">
        <w:rPr>
          <w:rFonts w:hint="eastAsia"/>
        </w:rPr>
        <w:t>米深度附近存在一个</w:t>
      </w:r>
      <m:oMath>
        <m:sSup>
          <m:sSupPr>
            <m:ctrlPr>
              <w:rPr>
                <w:rFonts w:ascii="XITS Math" w:hAnsi="XITS Math" w:cs="XITS Math"/>
              </w:rPr>
            </m:ctrlPr>
          </m:sSupPr>
          <m:e>
            <m:r>
              <w:rPr>
                <w:rFonts w:ascii="XITS Math" w:hAnsi="XITS Math" w:cs="XITS Math" w:hint="eastAsia"/>
              </w:rPr>
              <m:t>N</m:t>
            </m:r>
            <m:ctrlPr>
              <w:rPr>
                <w:rFonts w:ascii="XITS Math" w:hAnsi="XITS Math" w:cs="XITS Math" w:hint="eastAsia"/>
              </w:rPr>
            </m:ctrlPr>
          </m:e>
          <m:sup>
            <m:r>
              <m:rPr>
                <m:sty m:val="p"/>
              </m:rPr>
              <w:rPr>
                <w:rFonts w:ascii="XITS Math" w:hAnsi="XITS Math" w:cs="XITS Math"/>
              </w:rPr>
              <m:t>2</m:t>
            </m:r>
          </m:sup>
        </m:sSup>
      </m:oMath>
      <w:r w:rsidR="00F409F4">
        <w:rPr>
          <w:rFonts w:hint="eastAsia"/>
        </w:rPr>
        <w:t>的</w:t>
      </w:r>
      <w:r w:rsidR="00B67F7C">
        <w:rPr>
          <w:rFonts w:hint="eastAsia"/>
        </w:rPr>
        <w:t>极大值（</w:t>
      </w:r>
      <m:oMath>
        <m:r>
          <m:rPr>
            <m:sty m:val="p"/>
          </m:rPr>
          <w:rPr>
            <w:rFonts w:ascii="XITS Math" w:hAnsi="XITS Math" w:cs="XITS Math"/>
          </w:rPr>
          <m:t>~</m:t>
        </m:r>
        <m:r>
          <m:rPr>
            <m:sty m:val="p"/>
          </m:rPr>
          <w:rPr>
            <w:rFonts w:ascii="XITS Math" w:hAnsi="XITS Math" w:cs="XITS Math"/>
          </w:rPr>
          <m:t>7</m:t>
        </m:r>
        <m:r>
          <m:rPr>
            <m:sty m:val="p"/>
          </m:rPr>
          <w:rPr>
            <w:rFonts w:ascii="XITS Math" w:hAnsi="XITS Math" w:cs="XITS Math"/>
          </w:rPr>
          <m:t>×</m:t>
        </m:r>
        <m:sSup>
          <m:sSupPr>
            <m:ctrlPr>
              <w:rPr>
                <w:rFonts w:ascii="XITS Math" w:hAnsi="XITS Math" w:cs="XITS Math"/>
              </w:rPr>
            </m:ctrlPr>
          </m:sSupPr>
          <m:e>
            <m:r>
              <m:rPr>
                <m:sty m:val="p"/>
              </m:rPr>
              <w:rPr>
                <w:rFonts w:ascii="XITS Math" w:hAnsi="XITS Math" w:cs="XITS Math"/>
              </w:rPr>
              <m:t>10</m:t>
            </m:r>
          </m:e>
          <m:sup>
            <m:r>
              <m:rPr>
                <m:sty m:val="p"/>
              </m:rPr>
              <w:rPr>
                <w:rFonts w:ascii="XITS Math" w:hAnsi="XITS Math" w:cs="XITS Math"/>
              </w:rPr>
              <m:t>-</m:t>
            </m:r>
            <m:r>
              <m:rPr>
                <m:sty m:val="p"/>
              </m:rPr>
              <w:rPr>
                <w:rFonts w:ascii="XITS Math" w:hAnsi="XITS Math" w:cs="XITS Math"/>
              </w:rPr>
              <m:t>4</m:t>
            </m:r>
          </m:sup>
        </m:sSup>
        <m:r>
          <m:rPr>
            <m:sty m:val="p"/>
          </m:rPr>
          <w:rPr>
            <w:rFonts w:ascii="XITS Math" w:hAnsi="XITS Math" w:cs="XITS Math"/>
          </w:rPr>
          <m:t xml:space="preserve"> </m:t>
        </m:r>
        <m:f>
          <m:fPr>
            <m:type m:val="lin"/>
            <m:ctrlPr>
              <w:rPr>
                <w:rFonts w:ascii="XITS Math" w:hAnsi="XITS Math" w:cs="XITS Math"/>
              </w:rPr>
            </m:ctrlPr>
          </m:fPr>
          <m:num>
            <m:sSup>
              <m:sSupPr>
                <m:ctrlPr>
                  <w:rPr>
                    <w:rFonts w:ascii="XITS Math" w:hAnsi="XITS Math" w:cs="XITS Math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XITS Math" w:hAnsi="XITS Math" w:cs="XITS Math"/>
                  </w:rPr>
                  <m:t>rad</m:t>
                </m:r>
              </m:e>
              <m:sup>
                <m:r>
                  <m:rPr>
                    <m:sty m:val="p"/>
                  </m:rPr>
                  <w:rPr>
                    <w:rFonts w:ascii="XITS Math" w:hAnsi="XITS Math" w:cs="XITS Math"/>
                  </w:rPr>
                  <m:t>2</m:t>
                </m:r>
              </m:sup>
            </m:sSup>
          </m:num>
          <m:den>
            <m:sSup>
              <m:sSupPr>
                <m:ctrlPr>
                  <w:rPr>
                    <w:rFonts w:ascii="XITS Math" w:hAnsi="XITS Math" w:cs="XITS Math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XITS Math" w:hAnsi="XITS Math" w:cs="XITS Math"/>
                  </w:rPr>
                  <m:t>s</m:t>
                </m:r>
              </m:e>
              <m:sup>
                <m:r>
                  <m:rPr>
                    <m:sty m:val="p"/>
                  </m:rPr>
                  <w:rPr>
                    <w:rFonts w:ascii="XITS Math" w:hAnsi="XITS Math" w:cs="XITS Math"/>
                  </w:rPr>
                  <m:t>2</m:t>
                </m:r>
              </m:sup>
            </m:sSup>
          </m:den>
        </m:f>
      </m:oMath>
      <w:r w:rsidR="00B67F7C">
        <w:rPr>
          <w:rFonts w:hint="eastAsia"/>
        </w:rPr>
        <w:t>）</w:t>
      </w:r>
      <w:r w:rsidR="00EC6EB3">
        <w:rPr>
          <w:rFonts w:hint="eastAsia"/>
        </w:rPr>
        <w:t>，而位于中纬度的</w:t>
      </w:r>
      <w:r w:rsidR="00EC6EB3">
        <w:rPr>
          <w:rFonts w:hint="eastAsia"/>
        </w:rPr>
        <w:t>B</w:t>
      </w:r>
      <w:r w:rsidR="00EC6EB3">
        <w:rPr>
          <w:rFonts w:hint="eastAsia"/>
        </w:rPr>
        <w:t>点（</w:t>
      </w:r>
      <w:r w:rsidR="00702ED5">
        <w:rPr>
          <w:rFonts w:hint="eastAsia"/>
        </w:rPr>
        <w:t>4</w:t>
      </w:r>
      <w:r w:rsidR="00D601E3">
        <w:t>5</w:t>
      </w:r>
      <w:r w:rsidR="00EC6EB3" w:rsidRPr="00EC3E2E">
        <w:t>.</w:t>
      </w:r>
      <w:r w:rsidR="00D601E3">
        <w:t>2</w:t>
      </w:r>
      <w:r w:rsidR="00EC6EB3" w:rsidRPr="00EC3E2E">
        <w:t>5°N</w:t>
      </w:r>
      <w:r w:rsidR="00EC6EB3">
        <w:rPr>
          <w:rFonts w:hint="eastAsia"/>
        </w:rPr>
        <w:t>,</w:t>
      </w:r>
      <w:r w:rsidR="00EC6EB3">
        <w:t xml:space="preserve"> </w:t>
      </w:r>
      <w:r w:rsidR="00702ED5">
        <w:t>-</w:t>
      </w:r>
      <w:r w:rsidR="00D601E3">
        <w:t>125</w:t>
      </w:r>
      <w:r w:rsidR="00702ED5">
        <w:t>.</w:t>
      </w:r>
      <w:r w:rsidR="00D601E3">
        <w:t>75</w:t>
      </w:r>
      <w:r w:rsidR="00EC6EB3" w:rsidRPr="00EC3E2E">
        <w:t>°</w:t>
      </w:r>
      <w:r w:rsidR="00EC6EB3">
        <w:rPr>
          <w:rFonts w:hint="eastAsia"/>
        </w:rPr>
        <w:t>E</w:t>
      </w:r>
      <w:r w:rsidR="00EC6EB3">
        <w:rPr>
          <w:rFonts w:hint="eastAsia"/>
        </w:rPr>
        <w:t>）在</w:t>
      </w:r>
      <w:r w:rsidR="00D601E3">
        <w:t>83</w:t>
      </w:r>
      <w:r w:rsidR="00EC6EB3">
        <w:rPr>
          <w:rFonts w:hint="eastAsia"/>
        </w:rPr>
        <w:t>米深度附近存在一个</w:t>
      </w:r>
      <m:oMath>
        <m:sSup>
          <m:sSupPr>
            <m:ctrlPr>
              <w:rPr>
                <w:rFonts w:ascii="XITS Math" w:hAnsi="XITS Math" w:cs="XITS Math"/>
              </w:rPr>
            </m:ctrlPr>
          </m:sSupPr>
          <m:e>
            <m:r>
              <w:rPr>
                <w:rFonts w:ascii="XITS Math" w:hAnsi="XITS Math" w:cs="XITS Math" w:hint="eastAsia"/>
              </w:rPr>
              <m:t>N</m:t>
            </m:r>
            <m:ctrlPr>
              <w:rPr>
                <w:rFonts w:ascii="XITS Math" w:hAnsi="XITS Math" w:cs="XITS Math" w:hint="eastAsia"/>
              </w:rPr>
            </m:ctrlPr>
          </m:e>
          <m:sup>
            <m:r>
              <m:rPr>
                <m:sty m:val="p"/>
              </m:rPr>
              <w:rPr>
                <w:rFonts w:ascii="XITS Math" w:hAnsi="XITS Math" w:cs="XITS Math"/>
              </w:rPr>
              <m:t>2</m:t>
            </m:r>
          </m:sup>
        </m:sSup>
      </m:oMath>
      <w:r w:rsidR="007050CD">
        <w:rPr>
          <w:rFonts w:hint="eastAsia"/>
        </w:rPr>
        <w:t>的</w:t>
      </w:r>
      <w:r w:rsidR="00EC6EB3">
        <w:rPr>
          <w:rFonts w:hint="eastAsia"/>
        </w:rPr>
        <w:t>极大值（</w:t>
      </w:r>
      <m:oMath>
        <m:r>
          <m:rPr>
            <m:sty m:val="p"/>
          </m:rPr>
          <w:rPr>
            <w:rFonts w:ascii="XITS Math" w:hAnsi="XITS Math" w:cs="XITS Math"/>
          </w:rPr>
          <m:t>~</m:t>
        </m:r>
        <m:r>
          <m:rPr>
            <m:sty m:val="p"/>
          </m:rPr>
          <w:rPr>
            <w:rFonts w:ascii="XITS Math" w:hAnsi="XITS Math" w:cs="XITS Math"/>
          </w:rPr>
          <m:t>3</m:t>
        </m:r>
        <m:r>
          <m:rPr>
            <m:sty m:val="p"/>
          </m:rPr>
          <w:rPr>
            <w:rFonts w:ascii="XITS Math" w:hAnsi="XITS Math" w:cs="XITS Math"/>
          </w:rPr>
          <m:t>×</m:t>
        </m:r>
        <m:sSup>
          <m:sSupPr>
            <m:ctrlPr>
              <w:rPr>
                <w:rFonts w:ascii="XITS Math" w:hAnsi="XITS Math" w:cs="XITS Math"/>
              </w:rPr>
            </m:ctrlPr>
          </m:sSupPr>
          <m:e>
            <m:r>
              <m:rPr>
                <m:sty m:val="p"/>
              </m:rPr>
              <w:rPr>
                <w:rFonts w:ascii="XITS Math" w:hAnsi="XITS Math" w:cs="XITS Math"/>
              </w:rPr>
              <m:t>10</m:t>
            </m:r>
          </m:e>
          <m:sup>
            <m:r>
              <m:rPr>
                <m:sty m:val="p"/>
              </m:rPr>
              <w:rPr>
                <w:rFonts w:ascii="XITS Math" w:hAnsi="XITS Math" w:cs="XITS Math"/>
              </w:rPr>
              <m:t>-</m:t>
            </m:r>
            <m:r>
              <m:rPr>
                <m:sty m:val="p"/>
              </m:rPr>
              <w:rPr>
                <w:rFonts w:ascii="XITS Math" w:hAnsi="XITS Math" w:cs="XITS Math"/>
              </w:rPr>
              <m:t>4</m:t>
            </m:r>
          </m:sup>
        </m:sSup>
        <m:r>
          <m:rPr>
            <m:sty m:val="p"/>
          </m:rPr>
          <w:rPr>
            <w:rFonts w:ascii="XITS Math" w:hAnsi="XITS Math" w:cs="XITS Math"/>
          </w:rPr>
          <m:t xml:space="preserve"> </m:t>
        </m:r>
        <m:f>
          <m:fPr>
            <m:type m:val="lin"/>
            <m:ctrlPr>
              <w:rPr>
                <w:rFonts w:ascii="XITS Math" w:hAnsi="XITS Math" w:cs="XITS Math"/>
              </w:rPr>
            </m:ctrlPr>
          </m:fPr>
          <m:num>
            <m:sSup>
              <m:sSupPr>
                <m:ctrlPr>
                  <w:rPr>
                    <w:rFonts w:ascii="XITS Math" w:hAnsi="XITS Math" w:cs="XITS Math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XITS Math" w:hAnsi="XITS Math" w:cs="XITS Math"/>
                  </w:rPr>
                  <m:t>rad</m:t>
                </m:r>
              </m:e>
              <m:sup>
                <m:r>
                  <m:rPr>
                    <m:sty m:val="p"/>
                  </m:rPr>
                  <w:rPr>
                    <w:rFonts w:ascii="XITS Math" w:hAnsi="XITS Math" w:cs="XITS Math"/>
                  </w:rPr>
                  <m:t>2</m:t>
                </m:r>
              </m:sup>
            </m:sSup>
          </m:num>
          <m:den>
            <m:sSup>
              <m:sSupPr>
                <m:ctrlPr>
                  <w:rPr>
                    <w:rFonts w:ascii="XITS Math" w:hAnsi="XITS Math" w:cs="XITS Math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XITS Math" w:hAnsi="XITS Math" w:cs="XITS Math"/>
                  </w:rPr>
                  <m:t>s</m:t>
                </m:r>
              </m:e>
              <m:sup>
                <m:r>
                  <m:rPr>
                    <m:sty m:val="p"/>
                  </m:rPr>
                  <w:rPr>
                    <w:rFonts w:ascii="XITS Math" w:hAnsi="XITS Math" w:cs="XITS Math"/>
                  </w:rPr>
                  <m:t>2</m:t>
                </m:r>
              </m:sup>
            </m:sSup>
          </m:den>
        </m:f>
      </m:oMath>
      <w:r w:rsidR="00EC6EB3">
        <w:rPr>
          <w:rFonts w:hint="eastAsia"/>
        </w:rPr>
        <w:t>）</w:t>
      </w:r>
      <w:r w:rsidR="00EC6EB3">
        <w:rPr>
          <w:rFonts w:hint="eastAsia"/>
        </w:rPr>
        <w:t>.</w:t>
      </w:r>
    </w:p>
    <w:p w14:paraId="397C2512" w14:textId="66F71CAD" w:rsidR="002C5244" w:rsidRDefault="00193106" w:rsidP="002C5244">
      <w:pPr>
        <w:pStyle w:val="a2"/>
      </w:pPr>
      <w:r>
        <w:rPr>
          <w:rFonts w:hint="eastAsia"/>
        </w:rPr>
        <w:t>根据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100239803 \h</w:instrText>
      </w:r>
      <w:r>
        <w:instrText xml:space="preserve"> </w:instrText>
      </w:r>
      <w:r>
        <w:fldChar w:fldCharType="separate"/>
      </w:r>
      <w:r w:rsidR="00D543C0">
        <w:rPr>
          <w:rFonts w:hint="eastAsia"/>
        </w:rPr>
        <w:t>图</w:t>
      </w:r>
      <w:r w:rsidR="00D543C0">
        <w:rPr>
          <w:noProof/>
        </w:rPr>
        <w:t>2</w:t>
      </w:r>
      <w:r w:rsidR="00D543C0">
        <w:t>.</w:t>
      </w:r>
      <w:r w:rsidR="00D543C0">
        <w:rPr>
          <w:noProof/>
        </w:rPr>
        <w:t>1</w:t>
      </w:r>
      <w:r>
        <w:fldChar w:fldCharType="end"/>
      </w:r>
      <w:r>
        <w:rPr>
          <w:rFonts w:hint="eastAsia"/>
        </w:rPr>
        <w:t>，对上述结果作</w:t>
      </w:r>
      <w:r w:rsidR="002C5244">
        <w:rPr>
          <w:rFonts w:hint="eastAsia"/>
        </w:rPr>
        <w:t>如下</w:t>
      </w:r>
      <w:r>
        <w:rPr>
          <w:rFonts w:hint="eastAsia"/>
        </w:rPr>
        <w:t>解释</w:t>
      </w:r>
      <w:r w:rsidR="002C5244">
        <w:rPr>
          <w:rFonts w:hint="eastAsia"/>
        </w:rPr>
        <w:t>：</w:t>
      </w:r>
    </w:p>
    <w:p w14:paraId="7DE92170" w14:textId="2D56519A" w:rsidR="00193106" w:rsidRDefault="004F18F0" w:rsidP="002C5244">
      <w:pPr>
        <w:pStyle w:val="a2"/>
      </w:pPr>
      <w:r>
        <w:rPr>
          <w:rFonts w:hint="eastAsia"/>
        </w:rPr>
        <w:t>（</w:t>
      </w:r>
      <w:r>
        <w:rPr>
          <w:rFonts w:hint="eastAsia"/>
        </w:rPr>
        <w:t>1</w:t>
      </w:r>
      <w:r>
        <w:rPr>
          <w:rFonts w:hint="eastAsia"/>
        </w:rPr>
        <w:t>）</w:t>
      </w:r>
      <w:r w:rsidR="00193106">
        <w:rPr>
          <w:rFonts w:hint="eastAsia"/>
        </w:rPr>
        <w:t>在位于热带的</w:t>
      </w:r>
      <w:r w:rsidR="00193106">
        <w:rPr>
          <w:rFonts w:hint="eastAsia"/>
        </w:rPr>
        <w:t>A</w:t>
      </w:r>
      <w:r w:rsidR="00E26649">
        <w:rPr>
          <w:rFonts w:hint="eastAsia"/>
        </w:rPr>
        <w:t>地点</w:t>
      </w:r>
      <w:r w:rsidR="00193106">
        <w:rPr>
          <w:rFonts w:hint="eastAsia"/>
        </w:rPr>
        <w:t>处，在海表附近有一个</w:t>
      </w:r>
      <w:r w:rsidR="00513DB4">
        <w:rPr>
          <w:rFonts w:hint="eastAsia"/>
        </w:rPr>
        <w:t>薄至数米</w:t>
      </w:r>
      <w:r w:rsidR="00193106">
        <w:rPr>
          <w:rFonts w:hint="eastAsia"/>
        </w:rPr>
        <w:t>的高温低盐混合层，</w:t>
      </w:r>
      <w:r w:rsidR="00680E2D">
        <w:rPr>
          <w:rFonts w:hint="eastAsia"/>
        </w:rPr>
        <w:t>这混合层很可能是由</w:t>
      </w:r>
      <w:r w:rsidR="00680E2D">
        <w:rPr>
          <w:rFonts w:hint="eastAsia"/>
        </w:rPr>
        <w:t>ITCZ</w:t>
      </w:r>
      <w:r w:rsidR="00680E2D">
        <w:rPr>
          <w:rFonts w:hint="eastAsia"/>
        </w:rPr>
        <w:t>下较高的降水减蒸发量，以及较强的</w:t>
      </w:r>
      <w:r w:rsidR="00824340">
        <w:rPr>
          <w:rFonts w:hint="eastAsia"/>
        </w:rPr>
        <w:t>向下净</w:t>
      </w:r>
      <w:r w:rsidR="00680E2D">
        <w:rPr>
          <w:rFonts w:hint="eastAsia"/>
        </w:rPr>
        <w:t>辐射加热作用</w:t>
      </w:r>
      <w:r w:rsidR="00F70820">
        <w:rPr>
          <w:rFonts w:hint="eastAsia"/>
        </w:rPr>
        <w:t>来维持</w:t>
      </w:r>
      <w:r w:rsidR="00647EC5">
        <w:rPr>
          <w:rFonts w:hint="eastAsia"/>
        </w:rPr>
        <w:t>.</w:t>
      </w:r>
      <w:r w:rsidR="00647EC5">
        <w:t xml:space="preserve"> </w:t>
      </w:r>
      <w:r w:rsidR="00647EC5">
        <w:rPr>
          <w:rFonts w:hint="eastAsia"/>
        </w:rPr>
        <w:t>混合层下方</w:t>
      </w:r>
      <w:r w:rsidR="00FC15FE">
        <w:rPr>
          <w:rFonts w:hint="eastAsia"/>
        </w:rPr>
        <w:t>存在</w:t>
      </w:r>
      <w:r w:rsidR="00193106">
        <w:rPr>
          <w:rFonts w:hint="eastAsia"/>
        </w:rPr>
        <w:t>一个</w:t>
      </w:r>
      <w:r w:rsidR="00FC15FE">
        <w:rPr>
          <w:rFonts w:hint="eastAsia"/>
        </w:rPr>
        <w:t>温度、盐度</w:t>
      </w:r>
      <w:r w:rsidR="00193106">
        <w:rPr>
          <w:rFonts w:hint="eastAsia"/>
        </w:rPr>
        <w:t>梯度</w:t>
      </w:r>
      <w:r w:rsidR="00FC15FE">
        <w:rPr>
          <w:rFonts w:hint="eastAsia"/>
        </w:rPr>
        <w:t>均</w:t>
      </w:r>
      <w:r w:rsidR="00193106">
        <w:rPr>
          <w:rFonts w:hint="eastAsia"/>
        </w:rPr>
        <w:t>很大的跃层</w:t>
      </w:r>
      <w:r w:rsidR="00680E2D">
        <w:rPr>
          <w:rFonts w:hint="eastAsia"/>
        </w:rPr>
        <w:t>，</w:t>
      </w:r>
      <w:r w:rsidR="00F70820">
        <w:rPr>
          <w:rFonts w:hint="eastAsia"/>
        </w:rPr>
        <w:t>跃层内温度</w:t>
      </w:r>
      <w:r w:rsidR="002C5244">
        <w:rPr>
          <w:rFonts w:hint="eastAsia"/>
        </w:rPr>
        <w:t>梯度向上而盐度梯度向下，温、盐梯度均加强向下的密度梯度，这</w:t>
      </w:r>
      <w:r>
        <w:rPr>
          <w:rFonts w:hint="eastAsia"/>
        </w:rPr>
        <w:t>导致了</w:t>
      </w:r>
      <w:r w:rsidR="009C43F7">
        <w:rPr>
          <w:rFonts w:hint="eastAsia"/>
        </w:rPr>
        <w:t>A</w:t>
      </w:r>
      <w:r w:rsidR="009C43F7">
        <w:rPr>
          <w:rFonts w:hint="eastAsia"/>
        </w:rPr>
        <w:t>点处</w:t>
      </w:r>
      <w:r>
        <w:rPr>
          <w:rFonts w:hint="eastAsia"/>
        </w:rPr>
        <w:t>1</w:t>
      </w:r>
      <w:r>
        <w:t>0</w:t>
      </w:r>
      <w:r>
        <w:rPr>
          <w:rFonts w:hint="eastAsia"/>
        </w:rPr>
        <w:t>米深度附近</w:t>
      </w:r>
      <w:r w:rsidR="009C43F7">
        <w:rPr>
          <w:rFonts w:hint="eastAsia"/>
        </w:rPr>
        <w:t>较大的浮力频率</w:t>
      </w:r>
      <m:oMath>
        <m:sSup>
          <m:sSupPr>
            <m:ctrlPr>
              <w:rPr>
                <w:rFonts w:ascii="XITS Math" w:hAnsi="XITS Math" w:cs="XITS Math"/>
              </w:rPr>
            </m:ctrlPr>
          </m:sSupPr>
          <m:e>
            <m:r>
              <w:rPr>
                <w:rFonts w:ascii="XITS Math" w:hAnsi="XITS Math" w:cs="XITS Math" w:hint="eastAsia"/>
              </w:rPr>
              <m:t>N</m:t>
            </m:r>
            <m:ctrlPr>
              <w:rPr>
                <w:rFonts w:ascii="XITS Math" w:hAnsi="XITS Math" w:cs="XITS Math" w:hint="eastAsia"/>
              </w:rPr>
            </m:ctrlPr>
          </m:e>
          <m:sup>
            <m:r>
              <m:rPr>
                <m:sty m:val="p"/>
              </m:rPr>
              <w:rPr>
                <w:rFonts w:ascii="XITS Math" w:hAnsi="XITS Math" w:cs="XITS Math"/>
              </w:rPr>
              <m:t>2</m:t>
            </m:r>
          </m:sup>
        </m:sSup>
      </m:oMath>
      <w:r w:rsidR="009C43F7">
        <w:rPr>
          <w:rFonts w:hint="eastAsia"/>
        </w:rPr>
        <w:t>值</w:t>
      </w:r>
      <w:r w:rsidR="00647EC5">
        <w:rPr>
          <w:rFonts w:hint="eastAsia"/>
        </w:rPr>
        <w:t>.</w:t>
      </w:r>
    </w:p>
    <w:p w14:paraId="128BC0D3" w14:textId="7AD99944" w:rsidR="00581BB0" w:rsidRDefault="00581BB0" w:rsidP="002C5244">
      <w:pPr>
        <w:pStyle w:val="a2"/>
      </w:pPr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</w:t>
      </w:r>
      <w:r w:rsidR="00FC15FE">
        <w:rPr>
          <w:rFonts w:hint="eastAsia"/>
        </w:rPr>
        <w:t>在位于极地的</w:t>
      </w:r>
      <w:r w:rsidR="00FC15FE">
        <w:rPr>
          <w:rFonts w:hint="eastAsia"/>
        </w:rPr>
        <w:t>C</w:t>
      </w:r>
      <w:r w:rsidR="00E26649">
        <w:rPr>
          <w:rFonts w:hint="eastAsia"/>
        </w:rPr>
        <w:t>地点</w:t>
      </w:r>
      <w:r w:rsidR="00FC15FE">
        <w:rPr>
          <w:rFonts w:hint="eastAsia"/>
        </w:rPr>
        <w:t>处，</w:t>
      </w:r>
      <w:r w:rsidR="00FC15FE">
        <w:rPr>
          <w:rFonts w:hint="eastAsia"/>
        </w:rPr>
        <w:t>1</w:t>
      </w:r>
      <w:r w:rsidR="00FC15FE">
        <w:rPr>
          <w:rFonts w:hint="eastAsia"/>
        </w:rPr>
        <w:t>月时正是寒冷的极夜，</w:t>
      </w:r>
      <w:r w:rsidR="00960FAF">
        <w:rPr>
          <w:rFonts w:hint="eastAsia"/>
        </w:rPr>
        <w:t>表层海水</w:t>
      </w:r>
      <w:r w:rsidR="007B1FC1">
        <w:rPr>
          <w:rFonts w:hint="eastAsia"/>
        </w:rPr>
        <w:t>因</w:t>
      </w:r>
      <w:r w:rsidR="00FC15FE">
        <w:rPr>
          <w:rFonts w:hint="eastAsia"/>
        </w:rPr>
        <w:t>长波辐射降温</w:t>
      </w:r>
      <w:r w:rsidR="007B1FC1">
        <w:rPr>
          <w:rFonts w:hint="eastAsia"/>
        </w:rPr>
        <w:t>和对北极极寒大气的强烈散热而形成一个厚约数十米的低温混合层</w:t>
      </w:r>
      <w:r w:rsidR="007B1FC1">
        <w:rPr>
          <w:rFonts w:hint="eastAsia"/>
        </w:rPr>
        <w:t>.</w:t>
      </w:r>
      <w:r w:rsidR="007B1FC1">
        <w:t xml:space="preserve"> </w:t>
      </w:r>
      <w:r w:rsidR="007B1FC1">
        <w:rPr>
          <w:rFonts w:hint="eastAsia"/>
        </w:rPr>
        <w:t>同时，</w:t>
      </w:r>
      <w:r w:rsidR="00E20398">
        <w:rPr>
          <w:rFonts w:hint="eastAsia"/>
        </w:rPr>
        <w:t>这</w:t>
      </w:r>
      <w:r w:rsidR="00F84B87">
        <w:rPr>
          <w:rFonts w:hint="eastAsia"/>
        </w:rPr>
        <w:t>混合层</w:t>
      </w:r>
      <w:r w:rsidR="00E20398">
        <w:rPr>
          <w:rFonts w:hint="eastAsia"/>
        </w:rPr>
        <w:t>也是低盐的，这可能与极夜海水结冰析盐</w:t>
      </w:r>
      <w:r w:rsidR="007F74EE">
        <w:rPr>
          <w:rFonts w:hint="eastAsia"/>
        </w:rPr>
        <w:t>（难道不是造成海表盐度增加？</w:t>
      </w:r>
      <w:r w:rsidR="00BB4C98">
        <w:rPr>
          <w:rFonts w:hint="eastAsia"/>
        </w:rPr>
        <w:t>或者，新生的高盐海水迅速沉底，对流调整的结果是海表低盐度混合层维持</w:t>
      </w:r>
      <w:r w:rsidR="0018767C">
        <w:rPr>
          <w:rFonts w:hint="eastAsia"/>
        </w:rPr>
        <w:t>？</w:t>
      </w:r>
      <w:r w:rsidR="007F74EE">
        <w:rPr>
          <w:rFonts w:hint="eastAsia"/>
        </w:rPr>
        <w:t>）</w:t>
      </w:r>
      <w:r w:rsidR="00E20398">
        <w:rPr>
          <w:rFonts w:hint="eastAsia"/>
        </w:rPr>
        <w:t>，</w:t>
      </w:r>
      <w:r w:rsidR="007F74EE">
        <w:rPr>
          <w:rFonts w:hint="eastAsia"/>
        </w:rPr>
        <w:t>或海冰融化（在极夜？），</w:t>
      </w:r>
      <w:r w:rsidR="00E20398">
        <w:rPr>
          <w:rFonts w:hint="eastAsia"/>
        </w:rPr>
        <w:t>或某种洋流有关</w:t>
      </w:r>
      <w:r w:rsidR="007F74EE">
        <w:rPr>
          <w:rFonts w:hint="eastAsia"/>
        </w:rPr>
        <w:t>，需结合</w:t>
      </w:r>
      <w:r w:rsidR="00D94A8D">
        <w:rPr>
          <w:rFonts w:hint="eastAsia"/>
        </w:rPr>
        <w:t>海洋学常识和</w:t>
      </w:r>
      <w:r w:rsidR="007F74EE">
        <w:rPr>
          <w:rFonts w:hint="eastAsia"/>
        </w:rPr>
        <w:t>其他资料</w:t>
      </w:r>
      <w:r w:rsidR="00D94A8D">
        <w:rPr>
          <w:rFonts w:hint="eastAsia"/>
        </w:rPr>
        <w:t>作</w:t>
      </w:r>
      <w:r w:rsidR="007F74EE">
        <w:rPr>
          <w:rFonts w:hint="eastAsia"/>
        </w:rPr>
        <w:t>进一步分析</w:t>
      </w:r>
      <w:r w:rsidR="007F74EE">
        <w:rPr>
          <w:rFonts w:hint="eastAsia"/>
        </w:rPr>
        <w:t>.</w:t>
      </w:r>
      <w:r w:rsidR="00E20398">
        <w:t xml:space="preserve"> </w:t>
      </w:r>
      <w:r w:rsidR="004379EF">
        <w:rPr>
          <w:rFonts w:hint="eastAsia"/>
        </w:rPr>
        <w:t>其下</w:t>
      </w:r>
      <w:r w:rsidR="00F84B87">
        <w:rPr>
          <w:rFonts w:hint="eastAsia"/>
        </w:rPr>
        <w:t>，是一个具有较大的向下的盐度梯度</w:t>
      </w:r>
      <w:r w:rsidR="009D664C">
        <w:rPr>
          <w:rFonts w:hint="eastAsia"/>
        </w:rPr>
        <w:t>，</w:t>
      </w:r>
      <w:r w:rsidR="007D008D">
        <w:rPr>
          <w:rFonts w:hint="eastAsia"/>
        </w:rPr>
        <w:t>和较小的向下的温度梯度</w:t>
      </w:r>
      <w:r w:rsidR="00F84B87">
        <w:rPr>
          <w:rFonts w:hint="eastAsia"/>
        </w:rPr>
        <w:t>的跃层</w:t>
      </w:r>
      <w:r w:rsidR="004E0AA3">
        <w:rPr>
          <w:rFonts w:hint="eastAsia"/>
        </w:rPr>
        <w:t>.</w:t>
      </w:r>
      <w:r w:rsidR="004B4214">
        <w:t xml:space="preserve"> </w:t>
      </w:r>
      <w:r w:rsidR="007D008D">
        <w:rPr>
          <w:rFonts w:hint="eastAsia"/>
        </w:rPr>
        <w:t>温、盐梯度方向分别利于削弱、加强向下的密度梯度，综合结果</w:t>
      </w:r>
      <w:r w:rsidR="000044AC">
        <w:rPr>
          <w:rFonts w:hint="eastAsia"/>
        </w:rPr>
        <w:t>是</w:t>
      </w:r>
      <w:r w:rsidR="00FA313D">
        <w:rPr>
          <w:rFonts w:hint="eastAsia"/>
        </w:rPr>
        <w:t>位势密度</w:t>
      </w:r>
      <w:r w:rsidR="000044AC">
        <w:rPr>
          <w:rFonts w:hint="eastAsia"/>
        </w:rPr>
        <w:t>梯度</w:t>
      </w:r>
      <w:r w:rsidR="00FA313D">
        <w:rPr>
          <w:rFonts w:hint="eastAsia"/>
        </w:rPr>
        <w:t>在混合层内几乎为零甚至略</w:t>
      </w:r>
      <w:r w:rsidR="000044AC">
        <w:rPr>
          <w:rFonts w:hint="eastAsia"/>
        </w:rPr>
        <w:t>向</w:t>
      </w:r>
      <w:r w:rsidR="00FA313D">
        <w:rPr>
          <w:rFonts w:hint="eastAsia"/>
        </w:rPr>
        <w:t>上，在温（盐）跃层内</w:t>
      </w:r>
      <w:r w:rsidR="00FC2B68">
        <w:rPr>
          <w:rFonts w:hint="eastAsia"/>
        </w:rPr>
        <w:t>向下</w:t>
      </w:r>
      <w:r w:rsidR="006A6B48">
        <w:rPr>
          <w:rFonts w:hint="eastAsia"/>
        </w:rPr>
        <w:t>.</w:t>
      </w:r>
      <w:r w:rsidR="006A6B48">
        <w:t xml:space="preserve"> </w:t>
      </w:r>
      <w:r w:rsidR="006A6B48">
        <w:rPr>
          <w:rFonts w:hint="eastAsia"/>
        </w:rPr>
        <w:t>上述原因</w:t>
      </w:r>
      <w:r w:rsidR="004F38EA">
        <w:rPr>
          <w:rFonts w:hint="eastAsia"/>
        </w:rPr>
        <w:t>导致了</w:t>
      </w:r>
      <w:r w:rsidR="004F38EA">
        <w:rPr>
          <w:rFonts w:hint="eastAsia"/>
        </w:rPr>
        <w:t>C</w:t>
      </w:r>
      <w:r w:rsidR="004F38EA">
        <w:rPr>
          <w:rFonts w:hint="eastAsia"/>
        </w:rPr>
        <w:t>点处</w:t>
      </w:r>
      <w:r w:rsidR="00FC2B68">
        <w:rPr>
          <w:rFonts w:hint="eastAsia"/>
        </w:rPr>
        <w:t>海表附近浮力频率</w:t>
      </w:r>
      <m:oMath>
        <m:sSup>
          <m:sSupPr>
            <m:ctrlPr>
              <w:rPr>
                <w:rFonts w:ascii="XITS Math" w:hAnsi="XITS Math" w:cs="XITS Math"/>
              </w:rPr>
            </m:ctrlPr>
          </m:sSupPr>
          <m:e>
            <m:r>
              <w:rPr>
                <w:rFonts w:ascii="XITS Math" w:hAnsi="XITS Math" w:cs="XITS Math" w:hint="eastAsia"/>
              </w:rPr>
              <m:t>N</m:t>
            </m:r>
            <m:ctrlPr>
              <w:rPr>
                <w:rFonts w:ascii="XITS Math" w:hAnsi="XITS Math" w:cs="XITS Math" w:hint="eastAsia"/>
              </w:rPr>
            </m:ctrlPr>
          </m:e>
          <m:sup>
            <m:r>
              <m:rPr>
                <m:sty m:val="p"/>
              </m:rPr>
              <w:rPr>
                <w:rFonts w:ascii="XITS Math" w:hAnsi="XITS Math" w:cs="XITS Math"/>
              </w:rPr>
              <m:t>2</m:t>
            </m:r>
          </m:sup>
        </m:sSup>
      </m:oMath>
      <w:r w:rsidR="00FC2B68">
        <w:rPr>
          <w:rFonts w:hint="eastAsia"/>
        </w:rPr>
        <w:t>很小，甚至在某些点处为</w:t>
      </w:r>
      <w:r w:rsidR="00935042">
        <w:rPr>
          <w:rFonts w:hint="eastAsia"/>
        </w:rPr>
        <w:t>微弱的负数</w:t>
      </w:r>
      <w:r w:rsidR="00FC2B68">
        <w:rPr>
          <w:rFonts w:hint="eastAsia"/>
        </w:rPr>
        <w:t>，</w:t>
      </w:r>
      <w:r w:rsidR="008048DE">
        <w:rPr>
          <w:rFonts w:hint="eastAsia"/>
        </w:rPr>
        <w:t>负值</w:t>
      </w:r>
      <w:r w:rsidR="00FC2B68">
        <w:rPr>
          <w:rFonts w:hint="eastAsia"/>
        </w:rPr>
        <w:t>量级</w:t>
      </w:r>
      <w:r w:rsidR="00ED0BF1">
        <w:rPr>
          <w:rFonts w:hint="eastAsia"/>
        </w:rPr>
        <w:t>约</w:t>
      </w:r>
      <m:oMath>
        <m:r>
          <m:rPr>
            <m:sty m:val="p"/>
          </m:rPr>
          <w:rPr>
            <w:rFonts w:ascii="XITS Math" w:hAnsi="XITS Math" w:cs="XITS Math"/>
          </w:rPr>
          <m:t xml:space="preserve"> O</m:t>
        </m:r>
        <m:d>
          <m:dPr>
            <m:ctrlPr>
              <w:rPr>
                <w:rFonts w:ascii="XITS Math" w:hAnsi="XITS Math" w:cs="XITS Math"/>
              </w:rPr>
            </m:ctrlPr>
          </m:dPr>
          <m:e>
            <m:sSup>
              <m:sSupPr>
                <m:ctrlPr>
                  <w:rPr>
                    <w:rFonts w:ascii="XITS Math" w:hAnsi="XITS Math" w:cs="XITS Math"/>
                    <w:i/>
                  </w:rPr>
                </m:ctrlPr>
              </m:sSupPr>
              <m:e>
                <m:r>
                  <w:rPr>
                    <w:rFonts w:ascii="XITS Math" w:hAnsi="XITS Math" w:cs="XITS Math"/>
                  </w:rPr>
                  <m:t>10</m:t>
                </m:r>
              </m:e>
              <m:sup>
                <m:r>
                  <w:rPr>
                    <w:rFonts w:ascii="XITS Math" w:hAnsi="XITS Math" w:cs="XITS Math"/>
                  </w:rPr>
                  <m:t>-7</m:t>
                </m:r>
              </m:sup>
            </m:sSup>
          </m:e>
        </m:d>
        <m:r>
          <w:rPr>
            <w:rFonts w:ascii="XITS Math" w:hAnsi="XITS Math" w:cs="XITS Math"/>
          </w:rPr>
          <m:t>.</m:t>
        </m:r>
        <m:r>
          <w:rPr>
            <w:rFonts w:ascii="XITS Math" w:hAnsi="XITS Math" w:cs="XITS Math"/>
          </w:rPr>
          <m:t xml:space="preserve"> </m:t>
        </m:r>
      </m:oMath>
      <w:r w:rsidR="004F38EA">
        <w:rPr>
          <w:rFonts w:hint="eastAsia"/>
        </w:rPr>
        <w:t>8</w:t>
      </w:r>
      <w:r w:rsidR="004F38EA">
        <w:t>3</w:t>
      </w:r>
      <w:r w:rsidR="004F38EA">
        <w:rPr>
          <w:rFonts w:hint="eastAsia"/>
        </w:rPr>
        <w:t>米深度附近</w:t>
      </w:r>
      <w:r w:rsidR="00007514">
        <w:rPr>
          <w:rFonts w:hint="eastAsia"/>
        </w:rPr>
        <w:t>出现</w:t>
      </w:r>
      <w:r w:rsidR="004F38EA">
        <w:rPr>
          <w:rFonts w:hint="eastAsia"/>
        </w:rPr>
        <w:t>浮力频率</w:t>
      </w:r>
      <m:oMath>
        <m:sSup>
          <m:sSupPr>
            <m:ctrlPr>
              <w:rPr>
                <w:rFonts w:ascii="XITS Math" w:hAnsi="XITS Math" w:cs="XITS Math"/>
              </w:rPr>
            </m:ctrlPr>
          </m:sSupPr>
          <m:e>
            <m:r>
              <w:rPr>
                <w:rFonts w:ascii="XITS Math" w:hAnsi="XITS Math" w:cs="XITS Math" w:hint="eastAsia"/>
              </w:rPr>
              <m:t>N</m:t>
            </m:r>
            <m:ctrlPr>
              <w:rPr>
                <w:rFonts w:ascii="XITS Math" w:hAnsi="XITS Math" w:cs="XITS Math" w:hint="eastAsia"/>
              </w:rPr>
            </m:ctrlPr>
          </m:e>
          <m:sup>
            <m:r>
              <m:rPr>
                <m:sty m:val="p"/>
              </m:rPr>
              <w:rPr>
                <w:rFonts w:ascii="XITS Math" w:hAnsi="XITS Math" w:cs="XITS Math"/>
              </w:rPr>
              <m:t>2</m:t>
            </m:r>
          </m:sup>
        </m:sSup>
      </m:oMath>
      <w:r w:rsidR="00007514">
        <w:rPr>
          <w:rFonts w:hint="eastAsia"/>
        </w:rPr>
        <w:t>的</w:t>
      </w:r>
      <w:r w:rsidR="004F38EA">
        <w:rPr>
          <w:rFonts w:hint="eastAsia"/>
        </w:rPr>
        <w:t>极值</w:t>
      </w:r>
      <w:r w:rsidR="00F71251">
        <w:rPr>
          <w:rFonts w:hint="eastAsia"/>
        </w:rPr>
        <w:t>，但不及</w:t>
      </w:r>
      <w:r w:rsidR="00F71251">
        <w:rPr>
          <w:rFonts w:hint="eastAsia"/>
        </w:rPr>
        <w:t>A</w:t>
      </w:r>
      <w:r w:rsidR="00F71251">
        <w:rPr>
          <w:rFonts w:hint="eastAsia"/>
        </w:rPr>
        <w:t>点的强</w:t>
      </w:r>
      <w:r w:rsidR="00F71251">
        <w:rPr>
          <w:rFonts w:hint="eastAsia"/>
        </w:rPr>
        <w:t>.</w:t>
      </w:r>
    </w:p>
    <w:p w14:paraId="1EE9EA49" w14:textId="2B8245F4" w:rsidR="00BB4C98" w:rsidRDefault="00BB4C98" w:rsidP="002C5244">
      <w:pPr>
        <w:pStyle w:val="a2"/>
      </w:pPr>
      <w:r>
        <w:rPr>
          <w:rFonts w:hint="eastAsia"/>
        </w:rPr>
        <w:t>（</w:t>
      </w:r>
      <w:r>
        <w:rPr>
          <w:rFonts w:hint="eastAsia"/>
        </w:rPr>
        <w:t>3</w:t>
      </w:r>
      <w:r>
        <w:rPr>
          <w:rFonts w:hint="eastAsia"/>
        </w:rPr>
        <w:t>）在位于中纬度的</w:t>
      </w:r>
      <w:r>
        <w:rPr>
          <w:rFonts w:hint="eastAsia"/>
        </w:rPr>
        <w:t>B</w:t>
      </w:r>
      <w:r w:rsidR="00E26649">
        <w:rPr>
          <w:rFonts w:hint="eastAsia"/>
        </w:rPr>
        <w:t>地</w:t>
      </w:r>
      <w:r>
        <w:rPr>
          <w:rFonts w:hint="eastAsia"/>
        </w:rPr>
        <w:t>点处，</w:t>
      </w:r>
      <w:r w:rsidR="00007514">
        <w:rPr>
          <w:rFonts w:hint="eastAsia"/>
        </w:rPr>
        <w:t>海表</w:t>
      </w:r>
      <w:r w:rsidR="003A67B3">
        <w:rPr>
          <w:rFonts w:hint="eastAsia"/>
        </w:rPr>
        <w:t>附近有一厚约</w:t>
      </w:r>
      <w:r w:rsidR="003A67B3">
        <w:rPr>
          <w:rFonts w:hint="eastAsia"/>
        </w:rPr>
        <w:t>5</w:t>
      </w:r>
      <w:r w:rsidR="003A67B3">
        <w:t>0</w:t>
      </w:r>
      <w:r w:rsidR="003A67B3">
        <w:rPr>
          <w:rFonts w:hint="eastAsia"/>
        </w:rPr>
        <w:t>米的高温、低盐混合层，其下是一温、盐梯度不很大的跃层</w:t>
      </w:r>
      <w:r w:rsidR="003A67B3">
        <w:rPr>
          <w:rFonts w:hint="eastAsia"/>
        </w:rPr>
        <w:t>.</w:t>
      </w:r>
      <w:r w:rsidR="00F5189A">
        <w:t xml:space="preserve"> </w:t>
      </w:r>
      <w:r w:rsidR="00F5189A">
        <w:rPr>
          <w:rFonts w:hint="eastAsia"/>
        </w:rPr>
        <w:t>故其浮力频率</w:t>
      </w:r>
      <m:oMath>
        <m:sSup>
          <m:sSupPr>
            <m:ctrlPr>
              <w:rPr>
                <w:rFonts w:ascii="XITS Math" w:hAnsi="XITS Math" w:cs="XITS Math"/>
              </w:rPr>
            </m:ctrlPr>
          </m:sSupPr>
          <m:e>
            <m:r>
              <w:rPr>
                <w:rFonts w:ascii="XITS Math" w:hAnsi="XITS Math" w:cs="XITS Math" w:hint="eastAsia"/>
              </w:rPr>
              <m:t>N</m:t>
            </m:r>
            <m:ctrlPr>
              <w:rPr>
                <w:rFonts w:ascii="XITS Math" w:hAnsi="XITS Math" w:cs="XITS Math" w:hint="eastAsia"/>
              </w:rPr>
            </m:ctrlPr>
          </m:e>
          <m:sup>
            <m:r>
              <m:rPr>
                <m:sty m:val="p"/>
              </m:rPr>
              <w:rPr>
                <w:rFonts w:ascii="XITS Math" w:hAnsi="XITS Math" w:cs="XITS Math"/>
              </w:rPr>
              <m:t>2</m:t>
            </m:r>
          </m:sup>
        </m:sSup>
      </m:oMath>
      <w:r w:rsidR="00F5189A">
        <w:rPr>
          <w:rFonts w:hint="eastAsia"/>
        </w:rPr>
        <w:t>的极值比</w:t>
      </w:r>
      <w:r w:rsidR="00F5189A">
        <w:rPr>
          <w:rFonts w:hint="eastAsia"/>
        </w:rPr>
        <w:t>A,</w:t>
      </w:r>
      <w:r w:rsidR="00F5189A">
        <w:t xml:space="preserve"> </w:t>
      </w:r>
      <w:r w:rsidR="00F5189A">
        <w:rPr>
          <w:rFonts w:hint="eastAsia"/>
        </w:rPr>
        <w:t>C</w:t>
      </w:r>
      <w:r w:rsidR="00F5189A">
        <w:rPr>
          <w:rFonts w:hint="eastAsia"/>
        </w:rPr>
        <w:t>两点的小</w:t>
      </w:r>
      <w:r w:rsidR="00F5189A">
        <w:rPr>
          <w:rFonts w:hint="eastAsia"/>
        </w:rPr>
        <w:t>.</w:t>
      </w:r>
    </w:p>
    <w:p w14:paraId="46D06CE8" w14:textId="5A82C4A0" w:rsidR="00E26649" w:rsidRPr="00AC7E73" w:rsidRDefault="00E26649" w:rsidP="002C5244">
      <w:pPr>
        <w:pStyle w:val="a2"/>
        <w:rPr>
          <w:rFonts w:hint="eastAsia"/>
        </w:rPr>
      </w:pPr>
      <w:r>
        <w:rPr>
          <w:rFonts w:hint="eastAsia"/>
        </w:rPr>
        <w:t>（</w:t>
      </w:r>
      <w:r>
        <w:rPr>
          <w:rFonts w:hint="eastAsia"/>
        </w:rPr>
        <w:t>4</w:t>
      </w:r>
      <w:r>
        <w:rPr>
          <w:rFonts w:hint="eastAsia"/>
        </w:rPr>
        <w:t>）</w:t>
      </w:r>
      <w:r w:rsidR="0015311C">
        <w:rPr>
          <w:rFonts w:hint="eastAsia"/>
        </w:rPr>
        <w:t>当海洋局部发生静力不稳定（</w:t>
      </w:r>
      <m:oMath>
        <m:sSup>
          <m:sSupPr>
            <m:ctrlPr>
              <w:rPr>
                <w:rFonts w:ascii="XITS Math" w:hAnsi="XITS Math" w:cs="XITS Math"/>
              </w:rPr>
            </m:ctrlPr>
          </m:sSupPr>
          <m:e>
            <m:r>
              <w:rPr>
                <w:rFonts w:ascii="XITS Math" w:hAnsi="XITS Math" w:cs="XITS Math" w:hint="eastAsia"/>
              </w:rPr>
              <m:t>N</m:t>
            </m:r>
            <m:ctrlPr>
              <w:rPr>
                <w:rFonts w:ascii="XITS Math" w:hAnsi="XITS Math" w:cs="XITS Math" w:hint="eastAsia"/>
              </w:rPr>
            </m:ctrlPr>
          </m:e>
          <m:sup>
            <m:r>
              <m:rPr>
                <m:sty m:val="p"/>
              </m:rPr>
              <w:rPr>
                <w:rFonts w:ascii="XITS Math" w:hAnsi="XITS Math" w:cs="XITS Math"/>
              </w:rPr>
              <m:t>2</m:t>
            </m:r>
          </m:sup>
        </m:sSup>
        <m:r>
          <w:rPr>
            <w:rFonts w:ascii="XITS Math" w:hAnsi="XITS Math" w:cs="XITS Math"/>
          </w:rPr>
          <m:t>&lt;0</m:t>
        </m:r>
      </m:oMath>
      <w:r w:rsidR="0015311C">
        <w:rPr>
          <w:rFonts w:hint="eastAsia"/>
        </w:rPr>
        <w:t>），就容易触发对流调整，这种调整倾向于恢复海水“上轻下重”的静力稳定配置，故</w:t>
      </w:r>
      <m:oMath>
        <m:sSup>
          <m:sSupPr>
            <m:ctrlPr>
              <w:rPr>
                <w:rFonts w:ascii="XITS Math" w:hAnsi="XITS Math" w:cs="XITS Math"/>
              </w:rPr>
            </m:ctrlPr>
          </m:sSupPr>
          <m:e>
            <m:r>
              <w:rPr>
                <w:rFonts w:ascii="XITS Math" w:hAnsi="XITS Math" w:cs="XITS Math" w:hint="eastAsia"/>
              </w:rPr>
              <m:t>N</m:t>
            </m:r>
            <m:ctrlPr>
              <w:rPr>
                <w:rFonts w:ascii="XITS Math" w:hAnsi="XITS Math" w:cs="XITS Math" w:hint="eastAsia"/>
              </w:rPr>
            </m:ctrlPr>
          </m:e>
          <m:sup>
            <m:r>
              <m:rPr>
                <m:sty m:val="p"/>
              </m:rPr>
              <w:rPr>
                <w:rFonts w:ascii="XITS Math" w:hAnsi="XITS Math" w:cs="XITS Math"/>
              </w:rPr>
              <m:t>2</m:t>
            </m:r>
          </m:sup>
        </m:sSup>
        <m:r>
          <w:rPr>
            <w:rFonts w:ascii="XITS Math" w:hAnsi="XITS Math" w:cs="XITS Math"/>
          </w:rPr>
          <m:t>&lt;0</m:t>
        </m:r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15311C">
        <w:rPr>
          <w:rFonts w:hint="eastAsia"/>
        </w:rPr>
        <w:t>的状态通常不易长时间维持，除非有某种持续的外强迫作用（例如，辐射加热</w:t>
      </w:r>
      <w:r w:rsidR="0015311C">
        <w:rPr>
          <w:rFonts w:hint="eastAsia"/>
        </w:rPr>
        <w:t>/</w:t>
      </w:r>
      <w:r w:rsidR="0015311C">
        <w:rPr>
          <w:rFonts w:hint="eastAsia"/>
        </w:rPr>
        <w:t>降温等）</w:t>
      </w:r>
      <w:r w:rsidR="0015311C">
        <w:rPr>
          <w:rFonts w:hint="eastAsia"/>
        </w:rPr>
        <w:t>.</w:t>
      </w:r>
      <w:r w:rsidR="0015311C">
        <w:t xml:space="preserve"> </w:t>
      </w:r>
      <w:r w:rsidR="0015311C">
        <w:rPr>
          <w:rFonts w:hint="eastAsia"/>
        </w:rPr>
        <w:t>本例采取的数据是按月平均的结果，</w:t>
      </w:r>
      <w:r w:rsidR="00161B5F">
        <w:rPr>
          <w:rFonts w:hint="eastAsia"/>
        </w:rPr>
        <w:t>局地、暂时的静力不稳定信号难以被捕捉，故</w:t>
      </w:r>
      <w:r w:rsidR="00645505">
        <w:rPr>
          <w:rFonts w:hint="eastAsia"/>
        </w:rPr>
        <w:t>位势密度梯度</w:t>
      </w:r>
      <w:r w:rsidR="00161B5F">
        <w:rPr>
          <w:rFonts w:hint="eastAsia"/>
        </w:rPr>
        <w:t>基本上是向下的，</w:t>
      </w:r>
      <w:r w:rsidR="00422FCB">
        <w:rPr>
          <w:rFonts w:hint="eastAsia"/>
        </w:rPr>
        <w:t>相应地，</w:t>
      </w:r>
      <w:r w:rsidR="00161B5F">
        <w:rPr>
          <w:rFonts w:hint="eastAsia"/>
        </w:rPr>
        <w:t>而</w:t>
      </w:r>
      <w:r w:rsidR="00645505">
        <w:rPr>
          <w:rFonts w:hint="eastAsia"/>
        </w:rPr>
        <w:t>浮力频率</w:t>
      </w:r>
      <m:oMath>
        <m:sSup>
          <m:sSupPr>
            <m:ctrlPr>
              <w:rPr>
                <w:rFonts w:ascii="XITS Math" w:hAnsi="XITS Math" w:cs="XITS Math"/>
              </w:rPr>
            </m:ctrlPr>
          </m:sSupPr>
          <m:e>
            <m:r>
              <w:rPr>
                <w:rFonts w:ascii="XITS Math" w:hAnsi="XITS Math" w:cs="XITS Math" w:hint="eastAsia"/>
              </w:rPr>
              <m:t>N</m:t>
            </m:r>
            <m:ctrlPr>
              <w:rPr>
                <w:rFonts w:ascii="XITS Math" w:hAnsi="XITS Math" w:cs="XITS Math" w:hint="eastAsia"/>
              </w:rPr>
            </m:ctrlPr>
          </m:e>
          <m:sup>
            <m:r>
              <m:rPr>
                <m:sty m:val="p"/>
              </m:rPr>
              <w:rPr>
                <w:rFonts w:ascii="XITS Math" w:hAnsi="XITS Math" w:cs="XITS Math"/>
              </w:rPr>
              <m:t>2</m:t>
            </m:r>
          </m:sup>
        </m:sSup>
        <m:r>
          <w:rPr>
            <w:rFonts w:ascii="XITS Math" w:hAnsi="XITS Math" w:cs="XITS Math"/>
          </w:rPr>
          <m:t xml:space="preserve"> </m:t>
        </m:r>
      </m:oMath>
      <w:r w:rsidR="00161B5F">
        <w:rPr>
          <w:rFonts w:hint="eastAsia"/>
        </w:rPr>
        <w:t>基本上是正值</w:t>
      </w:r>
      <w:r w:rsidR="00422FCB">
        <w:rPr>
          <w:rFonts w:hint="eastAsia"/>
        </w:rPr>
        <w:t>（</w:t>
      </w:r>
      <w:r w:rsidR="00422FCB">
        <w:fldChar w:fldCharType="begin"/>
      </w:r>
      <w:r w:rsidR="00422FCB">
        <w:instrText xml:space="preserve"> </w:instrText>
      </w:r>
      <w:r w:rsidR="00422FCB">
        <w:rPr>
          <w:rFonts w:hint="eastAsia"/>
        </w:rPr>
        <w:instrText>REF _Ref100239811 \h</w:instrText>
      </w:r>
      <w:r w:rsidR="00422FCB">
        <w:instrText xml:space="preserve"> </w:instrText>
      </w:r>
      <w:r w:rsidR="00422FCB">
        <w:fldChar w:fldCharType="separate"/>
      </w:r>
      <w:r w:rsidR="00D543C0">
        <w:rPr>
          <w:rFonts w:hint="eastAsia"/>
        </w:rPr>
        <w:t>图</w:t>
      </w:r>
      <w:r w:rsidR="00D543C0">
        <w:rPr>
          <w:noProof/>
        </w:rPr>
        <w:t>2</w:t>
      </w:r>
      <w:r w:rsidR="00D543C0">
        <w:t>.</w:t>
      </w:r>
      <w:r w:rsidR="00D543C0">
        <w:rPr>
          <w:noProof/>
        </w:rPr>
        <w:t>2</w:t>
      </w:r>
      <w:r w:rsidR="00422FCB">
        <w:fldChar w:fldCharType="end"/>
      </w:r>
      <w:r w:rsidR="00422FCB">
        <w:rPr>
          <w:rFonts w:hint="eastAsia"/>
        </w:rPr>
        <w:t>）</w:t>
      </w:r>
      <w:r w:rsidR="00161B5F">
        <w:rPr>
          <w:rFonts w:hint="eastAsia"/>
        </w:rPr>
        <w:t>.</w:t>
      </w:r>
    </w:p>
    <w:p w14:paraId="13F5714C" w14:textId="6EB3AE9E" w:rsidR="00947152" w:rsidRDefault="00053C0F" w:rsidP="00947152">
      <w:pPr>
        <w:pStyle w:val="a2"/>
        <w:ind w:firstLine="0"/>
        <w:jc w:val="center"/>
      </w:pPr>
      <w:r>
        <w:rPr>
          <w:noProof/>
        </w:rPr>
        <w:lastRenderedPageBreak/>
        <w:drawing>
          <wp:inline distT="0" distB="0" distL="0" distR="0" wp14:anchorId="335B1090" wp14:editId="0F4B764E">
            <wp:extent cx="5274310" cy="3888782"/>
            <wp:effectExtent l="0" t="0" r="2540" b="0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88878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6FEB4B7" w14:textId="5C5E6B95" w:rsidR="00F66381" w:rsidRDefault="00F66381" w:rsidP="00F66381">
      <w:pPr>
        <w:pStyle w:val="afd"/>
        <w:jc w:val="center"/>
        <w:rPr>
          <w:rFonts w:hint="eastAsia"/>
        </w:rPr>
      </w:pPr>
      <w:bookmarkStart w:id="8" w:name="_Ref100239803"/>
      <w:r>
        <w:rPr>
          <w:rFonts w:hint="eastAsia"/>
        </w:rPr>
        <w:t>图</w:t>
      </w:r>
      <w:r>
        <w:fldChar w:fldCharType="begin"/>
      </w:r>
      <w:r>
        <w:instrText xml:space="preserve"> STYLEREF 1 \s </w:instrText>
      </w:r>
      <w:r>
        <w:fldChar w:fldCharType="separate"/>
      </w:r>
      <w:r w:rsidR="00D543C0">
        <w:rPr>
          <w:noProof/>
        </w:rPr>
        <w:t>2</w:t>
      </w:r>
      <w:r>
        <w:fldChar w:fldCharType="end"/>
      </w:r>
      <w:r>
        <w:t>.</w:t>
      </w:r>
      <w:r>
        <w:fldChar w:fldCharType="begin"/>
      </w:r>
      <w:r>
        <w:instrText xml:space="preserve"> SEQ Figure \* ARABIC \s 1 </w:instrText>
      </w:r>
      <w:r>
        <w:fldChar w:fldCharType="separate"/>
      </w:r>
      <w:r w:rsidR="00D543C0">
        <w:rPr>
          <w:noProof/>
        </w:rPr>
        <w:t>1</w:t>
      </w:r>
      <w:r>
        <w:fldChar w:fldCharType="end"/>
      </w:r>
      <w:bookmarkEnd w:id="8"/>
      <w:r>
        <w:t xml:space="preserve"> </w:t>
      </w:r>
      <w:r w:rsidR="00F776C3">
        <w:t xml:space="preserve"> </w:t>
      </w:r>
      <w:r>
        <w:rPr>
          <w:rFonts w:hint="eastAsia"/>
        </w:rPr>
        <w:t>第</w:t>
      </w:r>
      <w:r>
        <w:t>2</w:t>
      </w:r>
      <w:r>
        <w:rPr>
          <w:rFonts w:hint="eastAsia"/>
        </w:rPr>
        <w:t>题图</w:t>
      </w:r>
      <w:r>
        <w:rPr>
          <w:rFonts w:hint="eastAsia"/>
        </w:rPr>
        <w:t>a</w:t>
      </w:r>
    </w:p>
    <w:p w14:paraId="53494F5A" w14:textId="2A66B980" w:rsidR="00947152" w:rsidRDefault="00204EDB" w:rsidP="00947152">
      <w:pPr>
        <w:pStyle w:val="a2"/>
        <w:ind w:firstLine="0"/>
        <w:jc w:val="center"/>
      </w:pPr>
      <w:r>
        <w:rPr>
          <w:noProof/>
        </w:rPr>
        <w:drawing>
          <wp:inline distT="0" distB="0" distL="0" distR="0" wp14:anchorId="51B3C3CB" wp14:editId="2BD3AB1D">
            <wp:extent cx="5274310" cy="3909284"/>
            <wp:effectExtent l="0" t="0" r="2540" b="0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90928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58E1F75" w14:textId="4E76DFE9" w:rsidR="00F66381" w:rsidRDefault="00F66381" w:rsidP="00F66381">
      <w:pPr>
        <w:pStyle w:val="afd"/>
        <w:jc w:val="center"/>
      </w:pPr>
      <w:bookmarkStart w:id="9" w:name="_Ref100239811"/>
      <w:r>
        <w:rPr>
          <w:rFonts w:hint="eastAsia"/>
        </w:rPr>
        <w:t>图</w:t>
      </w:r>
      <w:r>
        <w:fldChar w:fldCharType="begin"/>
      </w:r>
      <w:r>
        <w:instrText xml:space="preserve"> STYLEREF 1 \s </w:instrText>
      </w:r>
      <w:r>
        <w:fldChar w:fldCharType="separate"/>
      </w:r>
      <w:r w:rsidR="00D543C0">
        <w:rPr>
          <w:noProof/>
        </w:rPr>
        <w:t>2</w:t>
      </w:r>
      <w:r>
        <w:fldChar w:fldCharType="end"/>
      </w:r>
      <w:r>
        <w:t>.</w:t>
      </w:r>
      <w:r>
        <w:fldChar w:fldCharType="begin"/>
      </w:r>
      <w:r>
        <w:instrText xml:space="preserve"> SEQ Figure \* ARABIC \s 1 </w:instrText>
      </w:r>
      <w:r>
        <w:fldChar w:fldCharType="separate"/>
      </w:r>
      <w:r w:rsidR="00D543C0">
        <w:rPr>
          <w:noProof/>
        </w:rPr>
        <w:t>2</w:t>
      </w:r>
      <w:r>
        <w:fldChar w:fldCharType="end"/>
      </w:r>
      <w:bookmarkEnd w:id="9"/>
      <w:r>
        <w:t xml:space="preserve"> </w:t>
      </w:r>
      <w:r w:rsidR="00F776C3">
        <w:t xml:space="preserve"> </w:t>
      </w:r>
      <w:r>
        <w:rPr>
          <w:rFonts w:hint="eastAsia"/>
        </w:rPr>
        <w:t>第</w:t>
      </w:r>
      <w:r>
        <w:t>2</w:t>
      </w:r>
      <w:r>
        <w:rPr>
          <w:rFonts w:hint="eastAsia"/>
        </w:rPr>
        <w:t>题图</w:t>
      </w:r>
      <w:r>
        <w:t>b</w:t>
      </w:r>
    </w:p>
    <w:p w14:paraId="41BFDCAB" w14:textId="4CA64932" w:rsidR="00AA4F1A" w:rsidRDefault="00AA4F1A" w:rsidP="00AA4F1A">
      <w:pPr>
        <w:pStyle w:val="a2"/>
        <w:ind w:firstLine="0"/>
        <w:jc w:val="center"/>
      </w:pPr>
      <w:r>
        <w:rPr>
          <w:noProof/>
        </w:rPr>
        <w:lastRenderedPageBreak/>
        <w:drawing>
          <wp:inline distT="0" distB="0" distL="0" distR="0" wp14:anchorId="1E4002E2" wp14:editId="293ADCA6">
            <wp:extent cx="5274310" cy="3900404"/>
            <wp:effectExtent l="0" t="0" r="2540" b="508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90040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252D7FC" w14:textId="1BE2FB74" w:rsidR="00AA4F1A" w:rsidRPr="00AA4F1A" w:rsidRDefault="00AA4F1A" w:rsidP="00AA4F1A">
      <w:pPr>
        <w:pStyle w:val="afd"/>
        <w:jc w:val="center"/>
        <w:rPr>
          <w:rFonts w:hint="eastAsia"/>
        </w:rPr>
      </w:pPr>
      <w:bookmarkStart w:id="10" w:name="_Ref100242226"/>
      <w:r>
        <w:rPr>
          <w:rFonts w:hint="eastAsia"/>
        </w:rPr>
        <w:t>图</w:t>
      </w:r>
      <w:r>
        <w:fldChar w:fldCharType="begin"/>
      </w:r>
      <w:r>
        <w:instrText xml:space="preserve"> STYLEREF 1 \s </w:instrText>
      </w:r>
      <w:r>
        <w:fldChar w:fldCharType="separate"/>
      </w:r>
      <w:r w:rsidR="00D543C0">
        <w:rPr>
          <w:noProof/>
        </w:rPr>
        <w:t>2</w:t>
      </w:r>
      <w:r>
        <w:fldChar w:fldCharType="end"/>
      </w:r>
      <w:r>
        <w:t>.</w:t>
      </w:r>
      <w:r>
        <w:fldChar w:fldCharType="begin"/>
      </w:r>
      <w:r>
        <w:instrText xml:space="preserve"> SEQ Figure \* ARABIC \s 1 </w:instrText>
      </w:r>
      <w:r>
        <w:fldChar w:fldCharType="separate"/>
      </w:r>
      <w:r w:rsidR="00D543C0">
        <w:rPr>
          <w:noProof/>
        </w:rPr>
        <w:t>3</w:t>
      </w:r>
      <w:r>
        <w:fldChar w:fldCharType="end"/>
      </w:r>
      <w:bookmarkEnd w:id="10"/>
      <w:r>
        <w:t xml:space="preserve"> </w:t>
      </w:r>
      <w:r w:rsidR="00F776C3">
        <w:t xml:space="preserve"> </w:t>
      </w:r>
      <w:r>
        <w:rPr>
          <w:rFonts w:hint="eastAsia"/>
        </w:rPr>
        <w:t>第</w:t>
      </w:r>
      <w:r>
        <w:t>2</w:t>
      </w:r>
      <w:r>
        <w:rPr>
          <w:rFonts w:hint="eastAsia"/>
        </w:rPr>
        <w:t>题图</w:t>
      </w:r>
      <w:r>
        <w:rPr>
          <w:rFonts w:hint="eastAsia"/>
        </w:rPr>
        <w:t>c</w:t>
      </w:r>
      <w:r w:rsidR="003B0273">
        <w:t xml:space="preserve">. </w:t>
      </w:r>
      <w:r w:rsidR="003B0273">
        <w:rPr>
          <w:rFonts w:hint="eastAsia"/>
        </w:rPr>
        <w:t>数据来源：</w:t>
      </w:r>
      <w:r w:rsidR="003527CF" w:rsidRPr="003527CF">
        <w:t>ORAS5 global ocean reanalysis monthly data</w:t>
      </w:r>
      <w:r w:rsidR="003527CF">
        <w:rPr>
          <w:rFonts w:hint="eastAsia"/>
        </w:rPr>
        <w:t xml:space="preserve"> </w:t>
      </w:r>
      <w:r w:rsidR="003B0273">
        <w:fldChar w:fldCharType="begin"/>
      </w:r>
      <w:r w:rsidR="003B0273">
        <w:instrText xml:space="preserve"> ADDIN EN.CITE &lt;EndNote&gt;&lt;Cite&gt;&lt;Author&gt;Hao&lt;/Author&gt;&lt;Year&gt;2018&lt;/Year&gt;&lt;RecNum&gt;49&lt;/RecNum&gt;&lt;DisplayText&gt;(Hao et al., 2018)&lt;/DisplayText&gt;&lt;record&gt;&lt;rec-number&gt;49&lt;/rec-number&gt;&lt;foreign-keys&gt;&lt;key app="EN" db-id="sawdzpz07va5vqetx57xr0vyx9zdsx0avr0r" timestamp="1649317140"&gt;49&lt;/key&gt;&lt;/foreign-keys&gt;&lt;ref-type name="Generic"&gt;13&lt;/ref-type&gt;&lt;contributors&gt;&lt;authors&gt;&lt;author&gt;Hao, Zuo&lt;/author&gt;&lt;author&gt;Magdalena, Alonso-Balmaseda&lt;/author&gt;&lt;author&gt;Mogensen, K.&lt;/author&gt;&lt;author&gt;Steffen, Tietsche&lt;/author&gt;&lt;/authors&gt;&lt;/contributors&gt;&lt;titles&gt;&lt;title&gt;OCEAN5: The ECMWF Ocean Reanalysis System and its Real-Time analysis component&lt;/title&gt;&lt;/titles&gt;&lt;dates&gt;&lt;year&gt;2018&lt;/year&gt;&lt;/dates&gt;&lt;publisher&gt;ECMWF&lt;/publisher&gt;&lt;urls&gt;&lt;related-urls&gt;&lt;url&gt;https://www.ecmwf.int/node/18519&lt;/url&gt;&lt;/related-urls&gt;&lt;/urls&gt;&lt;electronic-resource-num&gt;10.21957/la2v0442&lt;/electronic-resource-num&gt;&lt;/record&gt;&lt;/Cite&gt;&lt;/EndNote&gt;</w:instrText>
      </w:r>
      <w:r w:rsidR="003B0273">
        <w:fldChar w:fldCharType="separate"/>
      </w:r>
      <w:r w:rsidR="003B0273">
        <w:rPr>
          <w:noProof/>
        </w:rPr>
        <w:t>(</w:t>
      </w:r>
      <w:hyperlink w:anchor="_ENREF_1" w:tooltip="Hao, 2018 #49" w:history="1">
        <w:r w:rsidR="009D3697" w:rsidRPr="009D3697">
          <w:rPr>
            <w:rStyle w:val="aa"/>
          </w:rPr>
          <w:t>Hao et al., 2018</w:t>
        </w:r>
      </w:hyperlink>
      <w:r w:rsidR="003B0273">
        <w:rPr>
          <w:noProof/>
        </w:rPr>
        <w:t>)</w:t>
      </w:r>
      <w:r w:rsidR="003B0273">
        <w:fldChar w:fldCharType="end"/>
      </w:r>
      <w:r w:rsidR="003527CF">
        <w:t>.</w:t>
      </w:r>
    </w:p>
    <w:p w14:paraId="3E9A16B2" w14:textId="77777777" w:rsidR="000A0CED" w:rsidRDefault="000A0CED" w:rsidP="000A0CED">
      <w:pPr>
        <w:pStyle w:val="a2"/>
      </w:pPr>
    </w:p>
    <w:p w14:paraId="50CF919D" w14:textId="1E625D18" w:rsidR="00841E81" w:rsidRPr="004B5761" w:rsidRDefault="00841E81" w:rsidP="000A0CED">
      <w:pPr>
        <w:pStyle w:val="a2"/>
        <w:rPr>
          <w:rFonts w:hint="eastAsia"/>
        </w:rPr>
        <w:sectPr w:rsidR="00841E81" w:rsidRPr="004B5761" w:rsidSect="00EA44AF">
          <w:footerReference w:type="default" r:id="rId20"/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0F2B5E30" w14:textId="061F4EE2" w:rsidR="000253C8" w:rsidRPr="00A06EB2" w:rsidRDefault="00895D59" w:rsidP="00A06EB2">
      <w:pPr>
        <w:pStyle w:val="af1"/>
        <w:spacing w:before="156" w:after="156"/>
      </w:pPr>
      <w:bookmarkStart w:id="11" w:name="_Toc100253614"/>
      <w:r w:rsidRPr="00A06EB2">
        <w:lastRenderedPageBreak/>
        <w:t>References</w:t>
      </w:r>
      <w:bookmarkEnd w:id="11"/>
    </w:p>
    <w:p w14:paraId="095342D3" w14:textId="77777777" w:rsidR="009D3697" w:rsidRPr="009D3697" w:rsidRDefault="00E4704B" w:rsidP="009D3697">
      <w:pPr>
        <w:pStyle w:val="EndNoteBibliography"/>
        <w:ind w:left="400" w:hanging="40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2" w:name="_ENREF_1"/>
      <w:r w:rsidR="009D3697" w:rsidRPr="009D3697">
        <w:t>Hao, Z., Magdalena, A.-B., Mogensen, K., &amp; Steffen, T. (2018). OCEAN5: The ECMWF Ocean Reanalysis System and its Real-Time analysis component. In: ECMWF.</w:t>
      </w:r>
      <w:bookmarkEnd w:id="12"/>
    </w:p>
    <w:p w14:paraId="0374EFBF" w14:textId="741E92A8" w:rsidR="009D3697" w:rsidRDefault="009D3697" w:rsidP="009D3697">
      <w:pPr>
        <w:pStyle w:val="EndNoteBibliography"/>
        <w:ind w:left="400" w:hanging="400"/>
      </w:pPr>
      <w:bookmarkStart w:id="13" w:name="_ENREF_2"/>
      <w:r w:rsidRPr="009D3697">
        <w:t xml:space="preserve">McDougall, Barker, T. J., &amp; M, P. (2011). Getting started with TEOS-10 and the Gibbs Seawater (GSW) oceanographic toolbox. </w:t>
      </w:r>
      <w:r w:rsidRPr="009D3697">
        <w:rPr>
          <w:i/>
        </w:rPr>
        <w:t>Scor/Iapso WG</w:t>
      </w:r>
      <w:r w:rsidRPr="009D3697">
        <w:t>,</w:t>
      </w:r>
      <w:r w:rsidRPr="009D3697">
        <w:rPr>
          <w:i/>
        </w:rPr>
        <w:t xml:space="preserve"> 127</w:t>
      </w:r>
      <w:r w:rsidRPr="009D3697">
        <w:t xml:space="preserve">, 1-28. </w:t>
      </w:r>
      <w:bookmarkEnd w:id="13"/>
    </w:p>
    <w:p w14:paraId="5BF4E672" w14:textId="77777777" w:rsidR="00216235" w:rsidRDefault="00216235" w:rsidP="009D3697">
      <w:pPr>
        <w:pStyle w:val="EndNoteBibliography"/>
        <w:ind w:left="400" w:hanging="400"/>
        <w:sectPr w:rsidR="00216235" w:rsidSect="00A07C18">
          <w:headerReference w:type="default" r:id="rId21"/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5372CA15" w14:textId="5D8CF6A8" w:rsidR="00216235" w:rsidRDefault="00E4704B" w:rsidP="00216235">
      <w:pPr>
        <w:pStyle w:val="10"/>
      </w:pPr>
      <w:r>
        <w:lastRenderedPageBreak/>
        <w:fldChar w:fldCharType="end"/>
      </w:r>
      <w:bookmarkStart w:id="14" w:name="_Toc100253615"/>
      <w:r w:rsidR="00C5590A">
        <w:rPr>
          <w:rFonts w:hint="eastAsia"/>
        </w:rPr>
        <w:t>本文使用的</w:t>
      </w:r>
      <w:r w:rsidR="00216235">
        <w:rPr>
          <w:rFonts w:hint="eastAsia"/>
        </w:rPr>
        <w:t>MATLAB</w:t>
      </w:r>
      <w:r w:rsidR="00C5590A">
        <w:rPr>
          <w:rFonts w:hint="eastAsia"/>
        </w:rPr>
        <w:t>程序</w:t>
      </w:r>
      <w:r w:rsidR="00216235">
        <w:rPr>
          <w:rFonts w:hint="eastAsia"/>
        </w:rPr>
        <w:t>源代码</w:t>
      </w:r>
      <w:bookmarkEnd w:id="14"/>
    </w:p>
    <w:p w14:paraId="5A4EFCBA" w14:textId="3CB5CF25" w:rsidR="00216235" w:rsidRPr="00216235" w:rsidRDefault="00216235" w:rsidP="00216235">
      <w:pPr>
        <w:pStyle w:val="a2"/>
        <w:rPr>
          <w:rFonts w:hint="eastAsia"/>
        </w:rPr>
      </w:pPr>
      <w:r>
        <w:rPr>
          <w:rFonts w:hint="eastAsia"/>
        </w:rPr>
        <w:t>本文使用的程序和文档发布于</w:t>
      </w:r>
      <w:hyperlink r:id="rId22" w:history="1">
        <w:r>
          <w:rPr>
            <w:rStyle w:val="aa"/>
          </w:rPr>
          <w:t>https://grwei.github.io/SJTU_2021-2022-2-MS8402/</w:t>
        </w:r>
      </w:hyperlink>
      <w:r>
        <w:t>.</w:t>
      </w:r>
    </w:p>
    <w:p w14:paraId="6A45DFFF" w14:textId="675EAD6D" w:rsidR="00216235" w:rsidRDefault="00216235" w:rsidP="00216235">
      <w:pPr>
        <w:pStyle w:val="22"/>
      </w:pPr>
      <w:bookmarkStart w:id="15" w:name="_Toc100253616"/>
      <w:r>
        <w:rPr>
          <w:rFonts w:hint="eastAsia"/>
        </w:rPr>
        <w:t>主程序</w:t>
      </w:r>
      <w:bookmarkEnd w:id="15"/>
    </w:p>
    <w:tbl>
      <w:tblPr>
        <w:tblStyle w:val="aff"/>
        <w:tblW w:w="831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516"/>
        <w:gridCol w:w="7795"/>
      </w:tblGrid>
      <w:tr w:rsidR="00A40B4D" w:rsidRPr="00CE58E9" w14:paraId="2572257A" w14:textId="77777777" w:rsidTr="00A40B4D">
        <w:tc>
          <w:tcPr>
            <w:tcW w:w="516" w:type="dxa"/>
          </w:tcPr>
          <w:p w14:paraId="3629961C" w14:textId="45C0265A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342D1AA" w14:textId="37DD0C31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% hw3.m</w:t>
            </w:r>
          </w:p>
        </w:tc>
      </w:tr>
      <w:tr w:rsidR="00A40B4D" w:rsidRPr="00CE58E9" w14:paraId="55CF7D95" w14:textId="77777777" w:rsidTr="00A40B4D">
        <w:tc>
          <w:tcPr>
            <w:tcW w:w="516" w:type="dxa"/>
          </w:tcPr>
          <w:p w14:paraId="1877944A" w14:textId="55FAF219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27146E12" w14:textId="74706FA2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Description: MATLAB code for homework 3 (MS8402, 2022 Spring)</w:t>
            </w:r>
          </w:p>
        </w:tc>
      </w:tr>
      <w:tr w:rsidR="00A40B4D" w:rsidRPr="00CE58E9" w14:paraId="02C80F09" w14:textId="77777777" w:rsidTr="00A40B4D">
        <w:tc>
          <w:tcPr>
            <w:tcW w:w="516" w:type="dxa"/>
          </w:tcPr>
          <w:p w14:paraId="63C2BE06" w14:textId="3AAA72B8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14119D31" w14:textId="3E8086DE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Author: Guorui Wei (</w:t>
            </w:r>
            <w:r w:rsidRPr="00CE58E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危国锐</w:t>
            </w:r>
            <w:r w:rsidRPr="00CE58E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) (313017602@qq.com; weiguorui@sjtu.edu.cn)</w:t>
            </w:r>
          </w:p>
        </w:tc>
      </w:tr>
      <w:tr w:rsidR="00A40B4D" w:rsidRPr="00CE58E9" w14:paraId="189CEF47" w14:textId="77777777" w:rsidTr="00A40B4D">
        <w:tc>
          <w:tcPr>
            <w:tcW w:w="516" w:type="dxa"/>
          </w:tcPr>
          <w:p w14:paraId="59EC8F1E" w14:textId="6B439B9C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4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FF58284" w14:textId="4100E20B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Student ID: 120034910021</w:t>
            </w:r>
          </w:p>
        </w:tc>
      </w:tr>
      <w:tr w:rsidR="00A40B4D" w:rsidRPr="00CE58E9" w14:paraId="6DAD0221" w14:textId="77777777" w:rsidTr="00A40B4D">
        <w:tc>
          <w:tcPr>
            <w:tcW w:w="516" w:type="dxa"/>
          </w:tcPr>
          <w:p w14:paraId="79812D87" w14:textId="1FCDA84D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5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579441CC" w14:textId="633B6AE8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Created: 2022-04-01</w:t>
            </w:r>
          </w:p>
        </w:tc>
      </w:tr>
      <w:tr w:rsidR="00A40B4D" w:rsidRPr="00CE58E9" w14:paraId="6B9156B0" w14:textId="77777777" w:rsidTr="00A40B4D">
        <w:tc>
          <w:tcPr>
            <w:tcW w:w="516" w:type="dxa"/>
          </w:tcPr>
          <w:p w14:paraId="3E4AB2B8" w14:textId="365D8631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6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21378FB8" w14:textId="311968C5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Last modified: 2022-04-</w:t>
            </w:r>
            <w:r w:rsidR="00590E92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07</w:t>
            </w:r>
          </w:p>
        </w:tc>
      </w:tr>
      <w:tr w:rsidR="00A40B4D" w:rsidRPr="00CE58E9" w14:paraId="3C2C3D8C" w14:textId="77777777" w:rsidTr="00A40B4D">
        <w:tc>
          <w:tcPr>
            <w:tcW w:w="516" w:type="dxa"/>
          </w:tcPr>
          <w:p w14:paraId="52CBE1D1" w14:textId="279BB70D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7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1B79DC4" w14:textId="52B70872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Data: [1] [ORAS5 global ocean reanalysis monthly data from 1958 to present](https://cds.climate.copernicus.eu/cdsapp#!/dataset/reanalysis-oras5)</w:t>
            </w:r>
          </w:p>
        </w:tc>
      </w:tr>
      <w:tr w:rsidR="00A40B4D" w:rsidRPr="00CE58E9" w14:paraId="660AB512" w14:textId="77777777" w:rsidTr="00A40B4D">
        <w:tc>
          <w:tcPr>
            <w:tcW w:w="516" w:type="dxa"/>
          </w:tcPr>
          <w:p w14:paraId="7112DE7D" w14:textId="387064C6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8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841F96E" w14:textId="72A2F80C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      [2] [Global Ocean Ensemble Physics Reanalysis GLOBAL_REANALYSIS_PHY_001_031](https://doi.org/10.48670/moi-00024)</w:t>
            </w:r>
          </w:p>
        </w:tc>
      </w:tr>
      <w:tr w:rsidR="00A40B4D" w:rsidRPr="00CE58E9" w14:paraId="50362C8A" w14:textId="77777777" w:rsidTr="00A40B4D">
        <w:tc>
          <w:tcPr>
            <w:tcW w:w="516" w:type="dxa"/>
          </w:tcPr>
          <w:p w14:paraId="0396909D" w14:textId="2C1D3264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9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3D151A6" w14:textId="7BEE649B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Toolbox: [3] [Gibbs-SeaWater (GSW) Oceanographic Toolbox](http://www.teos-10.org/software.htm)</w:t>
            </w:r>
          </w:p>
        </w:tc>
      </w:tr>
      <w:tr w:rsidR="00A40B4D" w:rsidRPr="00CE58E9" w14:paraId="3CA8620E" w14:textId="77777777" w:rsidTr="00A40B4D">
        <w:tc>
          <w:tcPr>
            <w:tcW w:w="516" w:type="dxa"/>
          </w:tcPr>
          <w:p w14:paraId="40B49D8A" w14:textId="12EFF8A3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0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9577ECD" w14:textId="423685B7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A40B4D" w:rsidRPr="00CE58E9" w14:paraId="32A6B979" w14:textId="77777777" w:rsidTr="00A40B4D">
        <w:tc>
          <w:tcPr>
            <w:tcW w:w="516" w:type="dxa"/>
          </w:tcPr>
          <w:p w14:paraId="38593B2F" w14:textId="094202DC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1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22C675ED" w14:textId="6C0C8BB9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% Initialize project</w:t>
            </w:r>
          </w:p>
        </w:tc>
      </w:tr>
      <w:tr w:rsidR="00A40B4D" w:rsidRPr="00CE58E9" w14:paraId="70F9F5FA" w14:textId="77777777" w:rsidTr="00A40B4D">
        <w:tc>
          <w:tcPr>
            <w:tcW w:w="516" w:type="dxa"/>
          </w:tcPr>
          <w:p w14:paraId="060BAA46" w14:textId="3E7FE174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2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1262F86" w14:textId="52404108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A40B4D" w:rsidRPr="00CE58E9" w14:paraId="021E3C24" w14:textId="77777777" w:rsidTr="00A40B4D">
        <w:tc>
          <w:tcPr>
            <w:tcW w:w="516" w:type="dxa"/>
          </w:tcPr>
          <w:p w14:paraId="15BCBC14" w14:textId="4CA84487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3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05E70E8" w14:textId="088FF528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clc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;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clear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;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close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all</w:t>
            </w:r>
          </w:p>
        </w:tc>
      </w:tr>
      <w:tr w:rsidR="00A40B4D" w:rsidRPr="00CE58E9" w14:paraId="616A8075" w14:textId="77777777" w:rsidTr="00A40B4D">
        <w:tc>
          <w:tcPr>
            <w:tcW w:w="516" w:type="dxa"/>
          </w:tcPr>
          <w:p w14:paraId="6EEBA036" w14:textId="05CCD428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4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5CF5EBF8" w14:textId="0487F5C1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init_env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);</w:t>
            </w:r>
          </w:p>
        </w:tc>
      </w:tr>
      <w:tr w:rsidR="00A40B4D" w:rsidRPr="00CE58E9" w14:paraId="14891EBF" w14:textId="77777777" w:rsidTr="00A40B4D">
        <w:tc>
          <w:tcPr>
            <w:tcW w:w="516" w:type="dxa"/>
          </w:tcPr>
          <w:p w14:paraId="7EAE0D0D" w14:textId="29833D6F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5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DCEE08B" w14:textId="606E332C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A40B4D" w:rsidRPr="00CE58E9" w14:paraId="5B6CE273" w14:textId="77777777" w:rsidTr="00A40B4D">
        <w:tc>
          <w:tcPr>
            <w:tcW w:w="516" w:type="dxa"/>
          </w:tcPr>
          <w:p w14:paraId="4FD16005" w14:textId="5364D804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6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6B6D4E97" w14:textId="7637A567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% Question 1</w:t>
            </w:r>
          </w:p>
        </w:tc>
      </w:tr>
      <w:tr w:rsidR="00A40B4D" w:rsidRPr="00CE58E9" w14:paraId="3A55DAB8" w14:textId="77777777" w:rsidTr="00A40B4D">
        <w:tc>
          <w:tcPr>
            <w:tcW w:w="516" w:type="dxa"/>
          </w:tcPr>
          <w:p w14:paraId="54FF5D75" w14:textId="05CED59C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7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7B384FAF" w14:textId="2E5D868B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A40B4D" w:rsidRPr="00CE58E9" w14:paraId="4E4F7036" w14:textId="77777777" w:rsidTr="00A40B4D">
        <w:tc>
          <w:tcPr>
            <w:tcW w:w="516" w:type="dxa"/>
          </w:tcPr>
          <w:p w14:paraId="21C9BEC2" w14:textId="7E9B522E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8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AB49F49" w14:textId="63B13EF9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epsilo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.1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;</w:t>
            </w:r>
          </w:p>
        </w:tc>
      </w:tr>
      <w:tr w:rsidR="00A40B4D" w:rsidRPr="00CE58E9" w14:paraId="404C8EA4" w14:textId="77777777" w:rsidTr="00A40B4D">
        <w:tc>
          <w:tcPr>
            <w:tcW w:w="516" w:type="dxa"/>
          </w:tcPr>
          <w:p w14:paraId="6C21E971" w14:textId="28E6FFED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9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5890A666" w14:textId="53A7EC52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au_0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;</w:t>
            </w:r>
          </w:p>
        </w:tc>
      </w:tr>
      <w:tr w:rsidR="00A40B4D" w:rsidRPr="00CE58E9" w14:paraId="783F7844" w14:textId="77777777" w:rsidTr="00A40B4D">
        <w:tc>
          <w:tcPr>
            <w:tcW w:w="516" w:type="dxa"/>
          </w:tcPr>
          <w:p w14:paraId="2AAE2F0A" w14:textId="0F9406FF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0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5408FF85" w14:textId="6C058437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27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;</w:t>
            </w:r>
          </w:p>
        </w:tc>
      </w:tr>
      <w:tr w:rsidR="00A40B4D" w:rsidRPr="00CE58E9" w14:paraId="2EB69A39" w14:textId="77777777" w:rsidTr="00A40B4D">
        <w:tc>
          <w:tcPr>
            <w:tcW w:w="516" w:type="dxa"/>
          </w:tcPr>
          <w:p w14:paraId="382D273D" w14:textId="090CC10C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1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5F5B892" w14:textId="774F4C40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x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linspace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0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40B4D" w:rsidRPr="00CE58E9" w14:paraId="7F7185D1" w14:textId="77777777" w:rsidTr="00A40B4D">
        <w:tc>
          <w:tcPr>
            <w:tcW w:w="516" w:type="dxa"/>
          </w:tcPr>
          <w:p w14:paraId="41052AC6" w14:textId="1AEB2DFE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2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2E4746BD" w14:textId="37472FE5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y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x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;</w:t>
            </w:r>
          </w:p>
        </w:tc>
      </w:tr>
      <w:tr w:rsidR="00A40B4D" w:rsidRPr="00CE58E9" w14:paraId="26AD31B4" w14:textId="77777777" w:rsidTr="00A40B4D">
        <w:tc>
          <w:tcPr>
            <w:tcW w:w="516" w:type="dxa"/>
          </w:tcPr>
          <w:p w14:paraId="7D05DB40" w14:textId="600EEE02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3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12795DE" w14:textId="7E46CBD0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[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X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Y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] =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meshgrid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x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y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40B4D" w:rsidRPr="00CE58E9" w14:paraId="28619323" w14:textId="77777777" w:rsidTr="00A40B4D">
        <w:tc>
          <w:tcPr>
            <w:tcW w:w="516" w:type="dxa"/>
          </w:tcPr>
          <w:p w14:paraId="2F18F579" w14:textId="69912F17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4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5D5887E0" w14:textId="64B92DA5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si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pi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*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au_0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*(</w:t>
            </w:r>
            <w:r w:rsidRPr="00CE58E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-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X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-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exp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-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X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/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epsilo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).*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si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pi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*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Y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40B4D" w:rsidRPr="00CE58E9" w14:paraId="0AD5A2DB" w14:textId="77777777" w:rsidTr="00A40B4D">
        <w:tc>
          <w:tcPr>
            <w:tcW w:w="516" w:type="dxa"/>
          </w:tcPr>
          <w:p w14:paraId="40561939" w14:textId="031D831E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5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2567BBC" w14:textId="6B8DF753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A40B4D" w:rsidRPr="00CE58E9" w14:paraId="575AAF08" w14:textId="77777777" w:rsidTr="00A40B4D">
        <w:tc>
          <w:tcPr>
            <w:tcW w:w="516" w:type="dxa"/>
          </w:tcPr>
          <w:p w14:paraId="58D68CA7" w14:textId="78ABD965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6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0D570F1" w14:textId="4212731A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fig.</w:t>
            </w:r>
          </w:p>
        </w:tc>
      </w:tr>
      <w:tr w:rsidR="00A40B4D" w:rsidRPr="00CE58E9" w14:paraId="2140FF3D" w14:textId="77777777" w:rsidTr="00A40B4D">
        <w:tc>
          <w:tcPr>
            <w:tcW w:w="516" w:type="dxa"/>
          </w:tcPr>
          <w:p w14:paraId="324009E6" w14:textId="22B34AB0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7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CF9ABCF" w14:textId="39DEC533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figure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Name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Question 1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</w:t>
            </w:r>
          </w:p>
        </w:tc>
      </w:tr>
      <w:tr w:rsidR="00A40B4D" w:rsidRPr="00CE58E9" w14:paraId="0D4602FB" w14:textId="77777777" w:rsidTr="00A40B4D">
        <w:tc>
          <w:tcPr>
            <w:tcW w:w="516" w:type="dxa"/>
          </w:tcPr>
          <w:p w14:paraId="7086D1A8" w14:textId="197BDEAE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8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558C953C" w14:textId="5DC88442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_pt_SP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tiledlayout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TileSpacing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tight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Padding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tight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40B4D" w:rsidRPr="00CE58E9" w14:paraId="0CE730C5" w14:textId="77777777" w:rsidTr="00A40B4D">
        <w:tc>
          <w:tcPr>
            <w:tcW w:w="516" w:type="dxa"/>
          </w:tcPr>
          <w:p w14:paraId="73B24293" w14:textId="527D59F3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9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51ED050A" w14:textId="7F2619A1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nexttile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_pt_SP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40B4D" w:rsidRPr="00CE58E9" w14:paraId="5E11F9B1" w14:textId="77777777" w:rsidTr="00A40B4D">
        <w:tc>
          <w:tcPr>
            <w:tcW w:w="516" w:type="dxa"/>
          </w:tcPr>
          <w:p w14:paraId="59C566FC" w14:textId="05FA79DD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0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1C46AAC5" w14:textId="18B102CE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[</w:t>
            </w:r>
            <w:r w:rsidRPr="00CE58E9">
              <w:rPr>
                <w:rFonts w:ascii="Consolas" w:eastAsia="宋体" w:hAnsi="Consolas" w:cs="宋体"/>
                <w:color w:val="0000FF"/>
                <w:kern w:val="0"/>
                <w:sz w:val="18"/>
                <w:szCs w:val="18"/>
              </w:rPr>
              <w:t>~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c_contour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] =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contour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X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Y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si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Fill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off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40B4D" w:rsidRPr="00CE58E9" w14:paraId="3B8B557B" w14:textId="77777777" w:rsidTr="00A40B4D">
        <w:tc>
          <w:tcPr>
            <w:tcW w:w="516" w:type="dxa"/>
          </w:tcPr>
          <w:p w14:paraId="54AFC8C3" w14:textId="29FB8DB9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1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72A4E8FE" w14:textId="050CBCB3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clabel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[]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c_contour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c_contour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extList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[</w:t>
            </w:r>
            <w:r w:rsidRPr="00CE58E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idivide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end+</w:t>
            </w:r>
            <w:r w:rsidRPr="00CE58E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00FF"/>
                <w:kern w:val="0"/>
                <w:sz w:val="18"/>
                <w:szCs w:val="18"/>
              </w:rPr>
              <w:t>uint8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)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end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])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Interpreter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latex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</w:t>
            </w:r>
          </w:p>
        </w:tc>
      </w:tr>
      <w:tr w:rsidR="00A40B4D" w:rsidRPr="00CE58E9" w14:paraId="20976AE9" w14:textId="77777777" w:rsidTr="00A40B4D">
        <w:tc>
          <w:tcPr>
            <w:tcW w:w="516" w:type="dxa"/>
          </w:tcPr>
          <w:p w14:paraId="35C74B60" w14:textId="5CF9D3E5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lastRenderedPageBreak/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2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6B5B173D" w14:textId="76B5C158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c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colorbar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Location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eastoutside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TickLabelInterpreter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latex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40B4D" w:rsidRPr="00CE58E9" w14:paraId="0421097D" w14:textId="77777777" w:rsidTr="00A40B4D">
        <w:tc>
          <w:tcPr>
            <w:tcW w:w="516" w:type="dxa"/>
          </w:tcPr>
          <w:p w14:paraId="4C8692EA" w14:textId="5C37EF48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3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6BED27E9" w14:textId="39A365D6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c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Label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tring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\psi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;</w:t>
            </w:r>
          </w:p>
        </w:tc>
      </w:tr>
      <w:tr w:rsidR="00A40B4D" w:rsidRPr="00CE58E9" w14:paraId="777A6908" w14:textId="77777777" w:rsidTr="00A40B4D">
        <w:tc>
          <w:tcPr>
            <w:tcW w:w="516" w:type="dxa"/>
          </w:tcPr>
          <w:p w14:paraId="77CF22F7" w14:textId="794D66D3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4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275ACFF" w14:textId="61BF027B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set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YDir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normal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TickLabelInterpreter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latex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FontSize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0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Box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off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TickDir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out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40B4D" w:rsidRPr="00CE58E9" w14:paraId="0FAF5B63" w14:textId="77777777" w:rsidTr="00A40B4D">
        <w:tc>
          <w:tcPr>
            <w:tcW w:w="516" w:type="dxa"/>
          </w:tcPr>
          <w:p w14:paraId="414D90D1" w14:textId="129185D9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5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2E1C532B" w14:textId="607D485A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ylabel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$y$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Interpreter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latex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40B4D" w:rsidRPr="00CE58E9" w14:paraId="35692333" w14:textId="77777777" w:rsidTr="00A40B4D">
        <w:tc>
          <w:tcPr>
            <w:tcW w:w="516" w:type="dxa"/>
          </w:tcPr>
          <w:p w14:paraId="026BF8C4" w14:textId="7053C157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6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5551925F" w14:textId="57B97FE2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xlabel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$x$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Interpreter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latex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40B4D" w:rsidRPr="00CE58E9" w14:paraId="25DB1D63" w14:textId="77777777" w:rsidTr="00A40B4D">
        <w:tc>
          <w:tcPr>
            <w:tcW w:w="516" w:type="dxa"/>
          </w:tcPr>
          <w:p w14:paraId="5D6F0195" w14:textId="5736A4F2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7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1D782975" w14:textId="03332DC1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title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sprintf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$\\psi = (1-x-\\mathrm{e}^{-x/\\varepsilon}) \\pi \\tau_0 \\sin{\\pi y},\\quad \\tau_0 = %.3g$, $\\varepsilon = %.3g.$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au_0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epsilo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Interpreter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latex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</w:t>
            </w:r>
          </w:p>
        </w:tc>
      </w:tr>
      <w:tr w:rsidR="00A40B4D" w:rsidRPr="00CE58E9" w14:paraId="2B4BE633" w14:textId="77777777" w:rsidTr="00A40B4D">
        <w:tc>
          <w:tcPr>
            <w:tcW w:w="516" w:type="dxa"/>
          </w:tcPr>
          <w:p w14:paraId="3F9A239A" w14:textId="74441F88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8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62031510" w14:textId="069C9203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[</w:t>
            </w:r>
            <w:r w:rsidRPr="00CE58E9">
              <w:rPr>
                <w:rFonts w:ascii="Consolas" w:eastAsia="宋体" w:hAnsi="Consolas" w:cs="宋体"/>
                <w:color w:val="0000FF"/>
                <w:kern w:val="0"/>
                <w:sz w:val="18"/>
                <w:szCs w:val="18"/>
              </w:rPr>
              <w:t>~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itle_s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] =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title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_pt_SP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\bf 2022 Spring MS8402 Homework 3 Q1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Guorui Wei 120034910021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Interpreter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latex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40B4D" w:rsidRPr="00CE58E9" w14:paraId="1936D6E8" w14:textId="77777777" w:rsidTr="00A40B4D">
        <w:tc>
          <w:tcPr>
            <w:tcW w:w="516" w:type="dxa"/>
          </w:tcPr>
          <w:p w14:paraId="27592CA3" w14:textId="1DFBBE03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9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19CAEEC6" w14:textId="1754B2B9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set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itle_s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FontSize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8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</w:t>
            </w:r>
          </w:p>
        </w:tc>
      </w:tr>
      <w:tr w:rsidR="00A40B4D" w:rsidRPr="00CE58E9" w14:paraId="7B882957" w14:textId="77777777" w:rsidTr="00A40B4D">
        <w:tc>
          <w:tcPr>
            <w:tcW w:w="516" w:type="dxa"/>
          </w:tcPr>
          <w:p w14:paraId="0EAEC13E" w14:textId="0E35DD6A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40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67DF45DD" w14:textId="2312435B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exportgraphics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_pt_SP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..\\doc\\fig\\hw3_Q1.emf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Resolution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600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ContentType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auto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BackgroundColor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none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Colorspace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rgb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</w:t>
            </w:r>
          </w:p>
        </w:tc>
      </w:tr>
      <w:tr w:rsidR="00A40B4D" w:rsidRPr="00CE58E9" w14:paraId="6B8633FB" w14:textId="77777777" w:rsidTr="00A40B4D">
        <w:tc>
          <w:tcPr>
            <w:tcW w:w="516" w:type="dxa"/>
          </w:tcPr>
          <w:p w14:paraId="43A6BBAF" w14:textId="040365C1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41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1A6EAB0" w14:textId="6138306D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exportgraphics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_pt_SP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..\\doc\\fig\\hw3_Q1.png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Resolution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600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ContentType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auto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BackgroundColor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none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Colorspace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rgb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</w:t>
            </w:r>
          </w:p>
        </w:tc>
      </w:tr>
      <w:tr w:rsidR="00A40B4D" w:rsidRPr="00CE58E9" w14:paraId="0C3962A5" w14:textId="77777777" w:rsidTr="00A40B4D">
        <w:tc>
          <w:tcPr>
            <w:tcW w:w="516" w:type="dxa"/>
          </w:tcPr>
          <w:p w14:paraId="019F5C98" w14:textId="2AFD782F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42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1685206B" w14:textId="6E7B0C9A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A40B4D" w:rsidRPr="00CE58E9" w14:paraId="1A8D8292" w14:textId="77777777" w:rsidTr="00A40B4D">
        <w:tc>
          <w:tcPr>
            <w:tcW w:w="516" w:type="dxa"/>
          </w:tcPr>
          <w:p w14:paraId="4E6572FD" w14:textId="4C61D6C5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43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108A0925" w14:textId="59AFF561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% Question 2: init</w:t>
            </w:r>
          </w:p>
        </w:tc>
      </w:tr>
      <w:tr w:rsidR="00A40B4D" w:rsidRPr="00CE58E9" w14:paraId="6BB72D5A" w14:textId="77777777" w:rsidTr="00A40B4D">
        <w:tc>
          <w:tcPr>
            <w:tcW w:w="516" w:type="dxa"/>
          </w:tcPr>
          <w:p w14:paraId="07B30109" w14:textId="23135D51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44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1D6E25F" w14:textId="24F936AB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A40B4D" w:rsidRPr="00CE58E9" w14:paraId="41816A10" w14:textId="77777777" w:rsidTr="00A40B4D">
        <w:tc>
          <w:tcPr>
            <w:tcW w:w="516" w:type="dxa"/>
          </w:tcPr>
          <w:p w14:paraId="7882687A" w14:textId="5C5A6CA4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45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6D53C38A" w14:textId="793B719C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import data</w:t>
            </w:r>
          </w:p>
        </w:tc>
      </w:tr>
      <w:tr w:rsidR="00A40B4D" w:rsidRPr="00CE58E9" w14:paraId="41050B11" w14:textId="77777777" w:rsidTr="00A40B4D">
        <w:tc>
          <w:tcPr>
            <w:tcW w:w="516" w:type="dxa"/>
          </w:tcPr>
          <w:p w14:paraId="15B04992" w14:textId="5EE33C70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46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1CCEB511" w14:textId="3DEF056F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clear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;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clc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;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close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all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;</w:t>
            </w:r>
          </w:p>
        </w:tc>
      </w:tr>
      <w:tr w:rsidR="00A40B4D" w:rsidRPr="00CE58E9" w14:paraId="3411D9CC" w14:textId="77777777" w:rsidTr="00A40B4D">
        <w:tc>
          <w:tcPr>
            <w:tcW w:w="516" w:type="dxa"/>
          </w:tcPr>
          <w:p w14:paraId="3D5B4A19" w14:textId="6502A78E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47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7986665C" w14:textId="27031C24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ath_votemper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global-reanalysis-phy-001-031-grepv2-mnstd-monthly_1649316520167.nc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; </w:t>
            </w:r>
            <w:r w:rsidRPr="00CE58E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The temperature of a parcel of sea water would have if moved adiabatically to sea level pressure. This variable is a 3D field.</w:t>
            </w:r>
          </w:p>
        </w:tc>
      </w:tr>
      <w:tr w:rsidR="00A40B4D" w:rsidRPr="00CE58E9" w14:paraId="6261F854" w14:textId="77777777" w:rsidTr="00A40B4D">
        <w:tc>
          <w:tcPr>
            <w:tcW w:w="516" w:type="dxa"/>
          </w:tcPr>
          <w:p w14:paraId="3066D247" w14:textId="6741A6D1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48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2BDD430C" w14:textId="723683AF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ath_vosaline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ath_votemper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; </w:t>
            </w:r>
            <w:r w:rsidRPr="00CE58E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The salt content of sea water as measured on the practical salinity units (PSU) scale. This variable is a 3D field.</w:t>
            </w:r>
          </w:p>
        </w:tc>
      </w:tr>
      <w:tr w:rsidR="00A40B4D" w:rsidRPr="00CE58E9" w14:paraId="54DF1E06" w14:textId="77777777" w:rsidTr="00A40B4D">
        <w:tc>
          <w:tcPr>
            <w:tcW w:w="516" w:type="dxa"/>
          </w:tcPr>
          <w:p w14:paraId="03AD89CF" w14:textId="6EBC4E56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49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6380879B" w14:textId="739DB173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finfo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ncinfo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ath_votemper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40B4D" w:rsidRPr="00CE58E9" w14:paraId="383CDB5A" w14:textId="77777777" w:rsidTr="00A40B4D">
        <w:tc>
          <w:tcPr>
            <w:tcW w:w="516" w:type="dxa"/>
          </w:tcPr>
          <w:p w14:paraId="2E87B57D" w14:textId="716AC167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50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E8FA86B" w14:textId="338C7595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vec_lat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ncread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ath_votemper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latitude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40B4D" w:rsidRPr="00CE58E9" w14:paraId="5458682F" w14:textId="77777777" w:rsidTr="00A40B4D">
        <w:tc>
          <w:tcPr>
            <w:tcW w:w="516" w:type="dxa"/>
          </w:tcPr>
          <w:p w14:paraId="67800214" w14:textId="09DF9A79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51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11B7D44E" w14:textId="274A4684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vec_lo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ncread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ath_votemper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longitude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40B4D" w:rsidRPr="00CE58E9" w14:paraId="7F72B0A3" w14:textId="77777777" w:rsidTr="00A40B4D">
        <w:tc>
          <w:tcPr>
            <w:tcW w:w="516" w:type="dxa"/>
          </w:tcPr>
          <w:p w14:paraId="10292046" w14:textId="46BD41A4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52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5EA1C796" w14:textId="34DCA816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[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nav_lat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nav_lo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] =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meshgrid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vec_lat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vec_lo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); </w:t>
            </w:r>
          </w:p>
        </w:tc>
      </w:tr>
      <w:tr w:rsidR="00A40B4D" w:rsidRPr="00CE58E9" w14:paraId="1169F46F" w14:textId="77777777" w:rsidTr="00A40B4D">
        <w:tc>
          <w:tcPr>
            <w:tcW w:w="516" w:type="dxa"/>
          </w:tcPr>
          <w:p w14:paraId="5021EBE7" w14:textId="4630F6CC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53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6DEF53AD" w14:textId="14C7CD76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deptht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ncread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ath_votemper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depth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40B4D" w:rsidRPr="00CE58E9" w14:paraId="418F3618" w14:textId="77777777" w:rsidTr="00A40B4D">
        <w:tc>
          <w:tcPr>
            <w:tcW w:w="516" w:type="dxa"/>
          </w:tcPr>
          <w:p w14:paraId="50CB26CE" w14:textId="36BA6E87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54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28D2FF0C" w14:textId="4063D40F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votemper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ncread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ath_votemper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thetao_mean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[</w:t>
            </w:r>
            <w:r w:rsidRPr="00CE58E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],[</w:t>
            </w:r>
            <w:r w:rsidRPr="00CE58E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Inf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Inf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Inf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]);</w:t>
            </w:r>
          </w:p>
        </w:tc>
      </w:tr>
      <w:tr w:rsidR="00A40B4D" w:rsidRPr="00CE58E9" w14:paraId="5C4932CC" w14:textId="77777777" w:rsidTr="00A40B4D">
        <w:tc>
          <w:tcPr>
            <w:tcW w:w="516" w:type="dxa"/>
          </w:tcPr>
          <w:p w14:paraId="3B12B617" w14:textId="0E4B200F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55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2E1AFC2E" w14:textId="1C9C8122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vosaline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ncread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ath_vosaline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so_mean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[</w:t>
            </w:r>
            <w:r w:rsidRPr="00CE58E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],[</w:t>
            </w:r>
            <w:r w:rsidRPr="00CE58E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Inf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Inf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Inf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]);</w:t>
            </w:r>
          </w:p>
        </w:tc>
      </w:tr>
      <w:tr w:rsidR="00A40B4D" w:rsidRPr="00CE58E9" w14:paraId="3A6C0F3E" w14:textId="77777777" w:rsidTr="00A40B4D">
        <w:tc>
          <w:tcPr>
            <w:tcW w:w="516" w:type="dxa"/>
          </w:tcPr>
          <w:p w14:paraId="56FAD5F9" w14:textId="38B5EDCB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56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7F2E9DE3" w14:textId="57E067CC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</w:t>
            </w:r>
          </w:p>
        </w:tc>
      </w:tr>
      <w:tr w:rsidR="00A40B4D" w:rsidRPr="00CE58E9" w14:paraId="101E36D8" w14:textId="77777777" w:rsidTr="00A40B4D">
        <w:tc>
          <w:tcPr>
            <w:tcW w:w="516" w:type="dxa"/>
          </w:tcPr>
          <w:p w14:paraId="56325816" w14:textId="103FAE4A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57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5E918813" w14:textId="6FEF9BA1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n_lat_bi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55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;</w:t>
            </w:r>
          </w:p>
        </w:tc>
      </w:tr>
      <w:tr w:rsidR="00A40B4D" w:rsidRPr="00CE58E9" w14:paraId="6A1CEF0D" w14:textId="77777777" w:rsidTr="00A40B4D">
        <w:tc>
          <w:tcPr>
            <w:tcW w:w="516" w:type="dxa"/>
          </w:tcPr>
          <w:p w14:paraId="594EA049" w14:textId="10D7AA9E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58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722AAC32" w14:textId="646A33B5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A40B4D" w:rsidRPr="00CE58E9" w14:paraId="22061131" w14:textId="77777777" w:rsidTr="00A40B4D">
        <w:tc>
          <w:tcPr>
            <w:tcW w:w="516" w:type="dxa"/>
          </w:tcPr>
          <w:p w14:paraId="0928B3F9" w14:textId="24CF44CF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59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730BAD58" w14:textId="38680230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Q2_zonal_average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n_lat_bi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on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40B4D" w:rsidRPr="00CE58E9" w14:paraId="4C9F3E76" w14:textId="77777777" w:rsidTr="00A40B4D">
        <w:tc>
          <w:tcPr>
            <w:tcW w:w="516" w:type="dxa"/>
          </w:tcPr>
          <w:p w14:paraId="31EC4FE1" w14:textId="21C71DD0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60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5DCE40F7" w14:textId="798D0456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</w:t>
            </w:r>
          </w:p>
        </w:tc>
      </w:tr>
      <w:tr w:rsidR="00A40B4D" w:rsidRPr="00CE58E9" w14:paraId="7C452481" w14:textId="77777777" w:rsidTr="00A40B4D">
        <w:tc>
          <w:tcPr>
            <w:tcW w:w="516" w:type="dxa"/>
          </w:tcPr>
          <w:p w14:paraId="7B40582A" w14:textId="26A60FFF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61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142C22F1" w14:textId="51C12F4C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lat_center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[</w:t>
            </w:r>
            <w:r w:rsidRPr="00CE58E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6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45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74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82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];</w:t>
            </w:r>
          </w:p>
        </w:tc>
      </w:tr>
      <w:tr w:rsidR="00A40B4D" w:rsidRPr="00CE58E9" w14:paraId="3C3283F5" w14:textId="77777777" w:rsidTr="00A40B4D">
        <w:tc>
          <w:tcPr>
            <w:tcW w:w="516" w:type="dxa"/>
          </w:tcPr>
          <w:p w14:paraId="39DA38FB" w14:textId="2F3C6223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62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3966878" w14:textId="6E833020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lat_tol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0.5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;</w:t>
            </w:r>
          </w:p>
        </w:tc>
      </w:tr>
      <w:tr w:rsidR="00A40B4D" w:rsidRPr="00CE58E9" w14:paraId="23197934" w14:textId="77777777" w:rsidTr="00A40B4D">
        <w:tc>
          <w:tcPr>
            <w:tcW w:w="516" w:type="dxa"/>
          </w:tcPr>
          <w:p w14:paraId="4914325A" w14:textId="67EE0FEE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63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78FD28F7" w14:textId="03C8CAAE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</w:t>
            </w:r>
          </w:p>
        </w:tc>
      </w:tr>
      <w:tr w:rsidR="00A40B4D" w:rsidRPr="00CE58E9" w14:paraId="22C355BC" w14:textId="77777777" w:rsidTr="00A40B4D">
        <w:tc>
          <w:tcPr>
            <w:tcW w:w="516" w:type="dxa"/>
          </w:tcPr>
          <w:p w14:paraId="757DCAF4" w14:textId="3E43F481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64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234B81E8" w14:textId="26DC88EE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nd_depth_thrs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find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deptht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&gt; </w:t>
            </w:r>
            <w:r w:rsidRPr="00CE58E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750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40B4D" w:rsidRPr="00CE58E9" w14:paraId="7716B3C5" w14:textId="77777777" w:rsidTr="00A40B4D">
        <w:tc>
          <w:tcPr>
            <w:tcW w:w="516" w:type="dxa"/>
          </w:tcPr>
          <w:p w14:paraId="2B34DD10" w14:textId="5508EDA2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lastRenderedPageBreak/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65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ABCC678" w14:textId="75DFF131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F_is_ocea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~isnan(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vosaline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:,: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nd_depth_thrs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);</w:t>
            </w:r>
          </w:p>
        </w:tc>
      </w:tr>
      <w:tr w:rsidR="00A40B4D" w:rsidRPr="00CE58E9" w14:paraId="18517EF5" w14:textId="77777777" w:rsidTr="00A40B4D">
        <w:tc>
          <w:tcPr>
            <w:tcW w:w="516" w:type="dxa"/>
          </w:tcPr>
          <w:p w14:paraId="07081F20" w14:textId="2AA97297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66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CFB8607" w14:textId="261176D2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nd_N2_mi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0000FF"/>
                <w:kern w:val="0"/>
                <w:sz w:val="18"/>
                <w:szCs w:val="18"/>
              </w:rPr>
              <w:t>na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size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lat_center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);</w:t>
            </w:r>
          </w:p>
        </w:tc>
      </w:tr>
      <w:tr w:rsidR="00A40B4D" w:rsidRPr="00CE58E9" w14:paraId="14E21B18" w14:textId="77777777" w:rsidTr="00A40B4D">
        <w:tc>
          <w:tcPr>
            <w:tcW w:w="516" w:type="dxa"/>
          </w:tcPr>
          <w:p w14:paraId="2BF9CE9B" w14:textId="61C88D6B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67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9802A44" w14:textId="5D9EB104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nd_N2_max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nd_N2_mi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;</w:t>
            </w:r>
          </w:p>
        </w:tc>
      </w:tr>
      <w:tr w:rsidR="00A40B4D" w:rsidRPr="00CE58E9" w14:paraId="5331452C" w14:textId="77777777" w:rsidTr="00A40B4D">
        <w:tc>
          <w:tcPr>
            <w:tcW w:w="516" w:type="dxa"/>
          </w:tcPr>
          <w:p w14:paraId="7561E7E0" w14:textId="4CF7AAC8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68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1361786" w14:textId="2977D638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nd_N2_avg_mi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nd_N2_mi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;</w:t>
            </w:r>
          </w:p>
        </w:tc>
      </w:tr>
      <w:tr w:rsidR="00A40B4D" w:rsidRPr="00CE58E9" w14:paraId="021579A5" w14:textId="77777777" w:rsidTr="00A40B4D">
        <w:tc>
          <w:tcPr>
            <w:tcW w:w="516" w:type="dxa"/>
          </w:tcPr>
          <w:p w14:paraId="2C79287C" w14:textId="72A5543C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69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24378C7E" w14:textId="48096BCB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nd_N2_avg_max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nd_N2_mi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;</w:t>
            </w:r>
          </w:p>
        </w:tc>
      </w:tr>
      <w:tr w:rsidR="00A40B4D" w:rsidRPr="00CE58E9" w14:paraId="4AD50BE1" w14:textId="77777777" w:rsidTr="00A40B4D">
        <w:tc>
          <w:tcPr>
            <w:tcW w:w="516" w:type="dxa"/>
          </w:tcPr>
          <w:p w14:paraId="512C86F6" w14:textId="74CA8928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70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CE86771" w14:textId="3F12D971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val_N2_mi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nd_N2_mi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;</w:t>
            </w:r>
          </w:p>
        </w:tc>
      </w:tr>
      <w:tr w:rsidR="00A40B4D" w:rsidRPr="00CE58E9" w14:paraId="2636D990" w14:textId="77777777" w:rsidTr="00A40B4D">
        <w:tc>
          <w:tcPr>
            <w:tcW w:w="516" w:type="dxa"/>
          </w:tcPr>
          <w:p w14:paraId="735F4658" w14:textId="340D73B2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71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6A359F8D" w14:textId="34426D13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val_N2_max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nd_N2_mi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;</w:t>
            </w:r>
          </w:p>
        </w:tc>
      </w:tr>
      <w:tr w:rsidR="00A40B4D" w:rsidRPr="00CE58E9" w14:paraId="7603654F" w14:textId="77777777" w:rsidTr="00A40B4D">
        <w:tc>
          <w:tcPr>
            <w:tcW w:w="516" w:type="dxa"/>
          </w:tcPr>
          <w:p w14:paraId="7B868313" w14:textId="70D03448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72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21452E06" w14:textId="291A9302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val_N2_avg_mi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nd_N2_mi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;</w:t>
            </w:r>
          </w:p>
        </w:tc>
      </w:tr>
      <w:tr w:rsidR="00A40B4D" w:rsidRPr="00CE58E9" w14:paraId="2412AA42" w14:textId="77777777" w:rsidTr="00A40B4D">
        <w:tc>
          <w:tcPr>
            <w:tcW w:w="516" w:type="dxa"/>
          </w:tcPr>
          <w:p w14:paraId="4EAAD82E" w14:textId="0E89DFD7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73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7B526C53" w14:textId="725F5773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val_N2_avg_max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nd_N2_mi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;</w:t>
            </w:r>
          </w:p>
        </w:tc>
      </w:tr>
      <w:tr w:rsidR="00A40B4D" w:rsidRPr="00CE58E9" w14:paraId="40F15A41" w14:textId="77777777" w:rsidTr="00A40B4D">
        <w:tc>
          <w:tcPr>
            <w:tcW w:w="516" w:type="dxa"/>
          </w:tcPr>
          <w:p w14:paraId="6B5D2511" w14:textId="3DA3747C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74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7B1A746C" w14:textId="0B342ADD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F00DB"/>
                <w:kern w:val="0"/>
                <w:sz w:val="18"/>
                <w:szCs w:val="18"/>
              </w:rPr>
              <w:t>for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: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length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lat_center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</w:t>
            </w:r>
          </w:p>
        </w:tc>
      </w:tr>
      <w:tr w:rsidR="00A40B4D" w:rsidRPr="00CE58E9" w14:paraId="2186239B" w14:textId="77777777" w:rsidTr="00A40B4D">
        <w:tc>
          <w:tcPr>
            <w:tcW w:w="516" w:type="dxa"/>
          </w:tcPr>
          <w:p w14:paraId="688694CC" w14:textId="3FD08A27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75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62055BF" w14:textId="6F63F3A3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    [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ind_N2_mi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,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ind_N2_max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,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ind_N2_avg_mi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,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ind_N2_avg_max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,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val_N2_mi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,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val_N2_max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,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val_N2_avg_mi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,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val_N2_avg_max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)] =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Q2_gsw_N2_min_max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lat_center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lat_tol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F_is_ocea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nav_lo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nav_lat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deptht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votemper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vosaline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40B4D" w:rsidRPr="00CE58E9" w14:paraId="45B0AC1F" w14:textId="77777777" w:rsidTr="00A40B4D">
        <w:tc>
          <w:tcPr>
            <w:tcW w:w="516" w:type="dxa"/>
          </w:tcPr>
          <w:p w14:paraId="459085E5" w14:textId="3C4FB481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76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210B306" w14:textId="0E073532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F00DB"/>
                <w:kern w:val="0"/>
                <w:sz w:val="18"/>
                <w:szCs w:val="18"/>
              </w:rPr>
              <w:t>end</w:t>
            </w:r>
          </w:p>
        </w:tc>
      </w:tr>
      <w:tr w:rsidR="00A40B4D" w:rsidRPr="00CE58E9" w14:paraId="018C020E" w14:textId="77777777" w:rsidTr="00A40B4D">
        <w:tc>
          <w:tcPr>
            <w:tcW w:w="516" w:type="dxa"/>
          </w:tcPr>
          <w:p w14:paraId="09EDF18B" w14:textId="3B4D1341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77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25C7EAEB" w14:textId="546D8E03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A40B4D" w:rsidRPr="00CE58E9" w14:paraId="354BC750" w14:textId="77777777" w:rsidTr="00A40B4D">
        <w:tc>
          <w:tcPr>
            <w:tcW w:w="516" w:type="dxa"/>
          </w:tcPr>
          <w:p w14:paraId="375A186C" w14:textId="6D511BF4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78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73378DE7" w14:textId="08581CEB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% Question 2</w:t>
            </w:r>
          </w:p>
        </w:tc>
      </w:tr>
      <w:tr w:rsidR="00A40B4D" w:rsidRPr="00CE58E9" w14:paraId="6504BC5E" w14:textId="77777777" w:rsidTr="00A40B4D">
        <w:tc>
          <w:tcPr>
            <w:tcW w:w="516" w:type="dxa"/>
          </w:tcPr>
          <w:p w14:paraId="231C61F5" w14:textId="2E6B9E69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79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72A18C3" w14:textId="1667B1CA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A40B4D" w:rsidRPr="00CE58E9" w14:paraId="07832461" w14:textId="77777777" w:rsidTr="00A40B4D">
        <w:tc>
          <w:tcPr>
            <w:tcW w:w="516" w:type="dxa"/>
          </w:tcPr>
          <w:p w14:paraId="3AE3EF9C" w14:textId="7B1FA0FB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80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1BB3F97" w14:textId="12E6CA19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nd_tropi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ind_N2_max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40B4D" w:rsidRPr="00CE58E9" w14:paraId="11893045" w14:textId="77777777" w:rsidTr="00A40B4D">
        <w:tc>
          <w:tcPr>
            <w:tcW w:w="516" w:type="dxa"/>
          </w:tcPr>
          <w:p w14:paraId="29A056AF" w14:textId="6681BC89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81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D174A46" w14:textId="556BF4EF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nd_mid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ind_N2_max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40B4D" w:rsidRPr="00CE58E9" w14:paraId="3E89F0FC" w14:textId="77777777" w:rsidTr="00A40B4D">
        <w:tc>
          <w:tcPr>
            <w:tcW w:w="516" w:type="dxa"/>
          </w:tcPr>
          <w:p w14:paraId="790A14A6" w14:textId="74B1900E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82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570D913F" w14:textId="072A3398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nd_polar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ind_N2_max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4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40B4D" w:rsidRPr="00CE58E9" w14:paraId="7D1125C0" w14:textId="77777777" w:rsidTr="00A40B4D">
        <w:tc>
          <w:tcPr>
            <w:tcW w:w="516" w:type="dxa"/>
          </w:tcPr>
          <w:p w14:paraId="7B54F20B" w14:textId="501E9A6E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83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CEEB7E2" w14:textId="12C71A9F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nd_vec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[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nd_tropi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nd_mid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nd_polar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];</w:t>
            </w:r>
          </w:p>
        </w:tc>
      </w:tr>
      <w:tr w:rsidR="00A40B4D" w:rsidRPr="00CE58E9" w14:paraId="2157AC7E" w14:textId="77777777" w:rsidTr="00A40B4D">
        <w:tc>
          <w:tcPr>
            <w:tcW w:w="516" w:type="dxa"/>
          </w:tcPr>
          <w:p w14:paraId="32A9916A" w14:textId="36AE63B0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84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15E22FFD" w14:textId="04D67740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</w:t>
            </w:r>
          </w:p>
        </w:tc>
      </w:tr>
      <w:tr w:rsidR="00A40B4D" w:rsidRPr="00CE58E9" w14:paraId="63769F4A" w14:textId="77777777" w:rsidTr="00A40B4D">
        <w:tc>
          <w:tcPr>
            <w:tcW w:w="516" w:type="dxa"/>
          </w:tcPr>
          <w:p w14:paraId="5F5764DB" w14:textId="52EF15FA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85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B811E5D" w14:textId="2E3C6E12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P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0000FF"/>
                <w:kern w:val="0"/>
                <w:sz w:val="18"/>
                <w:szCs w:val="18"/>
              </w:rPr>
              <w:t>na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length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deptht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,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length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nd_vec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);</w:t>
            </w:r>
          </w:p>
        </w:tc>
      </w:tr>
      <w:tr w:rsidR="00A40B4D" w:rsidRPr="00CE58E9" w14:paraId="4E176555" w14:textId="77777777" w:rsidTr="00A40B4D">
        <w:tc>
          <w:tcPr>
            <w:tcW w:w="516" w:type="dxa"/>
          </w:tcPr>
          <w:p w14:paraId="3FCB8F1D" w14:textId="40E74229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86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58C9BAFD" w14:textId="36C507DE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t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P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;</w:t>
            </w:r>
          </w:p>
        </w:tc>
      </w:tr>
      <w:tr w:rsidR="00A40B4D" w:rsidRPr="00CE58E9" w14:paraId="33EBA9E2" w14:textId="77777777" w:rsidTr="00A40B4D">
        <w:tc>
          <w:tcPr>
            <w:tcW w:w="516" w:type="dxa"/>
          </w:tcPr>
          <w:p w14:paraId="0D4F4F82" w14:textId="30C584D8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87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72975D85" w14:textId="7F3E1F9A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P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;</w:t>
            </w:r>
          </w:p>
        </w:tc>
      </w:tr>
      <w:tr w:rsidR="00A40B4D" w:rsidRPr="00CE58E9" w14:paraId="3F936D12" w14:textId="77777777" w:rsidTr="00A40B4D">
        <w:tc>
          <w:tcPr>
            <w:tcW w:w="516" w:type="dxa"/>
          </w:tcPr>
          <w:p w14:paraId="2FC5B6BC" w14:textId="469606F5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88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72E11299" w14:textId="36A9EBBE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A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P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;</w:t>
            </w:r>
          </w:p>
        </w:tc>
      </w:tr>
      <w:tr w:rsidR="00A40B4D" w:rsidRPr="00CE58E9" w14:paraId="52AED853" w14:textId="77777777" w:rsidTr="00A40B4D">
        <w:tc>
          <w:tcPr>
            <w:tcW w:w="516" w:type="dxa"/>
          </w:tcPr>
          <w:p w14:paraId="51213F49" w14:textId="7F82393E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89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15CC1E30" w14:textId="4F00148D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CT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P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;</w:t>
            </w:r>
          </w:p>
        </w:tc>
      </w:tr>
      <w:tr w:rsidR="00A40B4D" w:rsidRPr="00CE58E9" w14:paraId="5EB2AB07" w14:textId="77777777" w:rsidTr="00A40B4D">
        <w:tc>
          <w:tcPr>
            <w:tcW w:w="516" w:type="dxa"/>
          </w:tcPr>
          <w:p w14:paraId="3C411E1C" w14:textId="07133108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90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18ADCD88" w14:textId="0385BA1A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ot_rho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P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;</w:t>
            </w:r>
          </w:p>
        </w:tc>
      </w:tr>
      <w:tr w:rsidR="00A40B4D" w:rsidRPr="00CE58E9" w14:paraId="5962B4C9" w14:textId="77777777" w:rsidTr="00A40B4D">
        <w:tc>
          <w:tcPr>
            <w:tcW w:w="516" w:type="dxa"/>
          </w:tcPr>
          <w:p w14:paraId="3ABAC0DE" w14:textId="47A4671C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91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7581678" w14:textId="292CE786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N2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0000FF"/>
                <w:kern w:val="0"/>
                <w:sz w:val="18"/>
                <w:szCs w:val="18"/>
              </w:rPr>
              <w:t>na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length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deptht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-</w:t>
            </w:r>
            <w:r w:rsidRPr="00CE58E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length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nd_vec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);</w:t>
            </w:r>
          </w:p>
        </w:tc>
      </w:tr>
      <w:tr w:rsidR="00A40B4D" w:rsidRPr="00CE58E9" w14:paraId="36D754BF" w14:textId="77777777" w:rsidTr="00A40B4D">
        <w:tc>
          <w:tcPr>
            <w:tcW w:w="516" w:type="dxa"/>
          </w:tcPr>
          <w:p w14:paraId="0FDD7146" w14:textId="71461E56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92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ABE6FE4" w14:textId="2985DF8A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_mid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N2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;</w:t>
            </w:r>
          </w:p>
        </w:tc>
      </w:tr>
      <w:tr w:rsidR="00A40B4D" w:rsidRPr="00CE58E9" w14:paraId="537C7F66" w14:textId="77777777" w:rsidTr="00A40B4D">
        <w:tc>
          <w:tcPr>
            <w:tcW w:w="516" w:type="dxa"/>
          </w:tcPr>
          <w:p w14:paraId="26CF9EE2" w14:textId="604E58E3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93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7DDAF1D5" w14:textId="3D4F507D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F00DB"/>
                <w:kern w:val="0"/>
                <w:sz w:val="18"/>
                <w:szCs w:val="18"/>
              </w:rPr>
              <w:t>for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: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length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nd_vec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</w:t>
            </w:r>
          </w:p>
        </w:tc>
      </w:tr>
      <w:tr w:rsidR="00A40B4D" w:rsidRPr="00CE58E9" w14:paraId="5ACD9EA7" w14:textId="77777777" w:rsidTr="00A40B4D">
        <w:tc>
          <w:tcPr>
            <w:tcW w:w="516" w:type="dxa"/>
          </w:tcPr>
          <w:p w14:paraId="093C636C" w14:textId="102336C2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94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6A30522E" w14:textId="060F04EB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    [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x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y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] =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ind2sub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size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nav_lo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,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ind_vec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);</w:t>
            </w:r>
          </w:p>
        </w:tc>
      </w:tr>
      <w:tr w:rsidR="00A40B4D" w:rsidRPr="00CE58E9" w14:paraId="145BE254" w14:textId="77777777" w:rsidTr="00A40B4D">
        <w:tc>
          <w:tcPr>
            <w:tcW w:w="516" w:type="dxa"/>
          </w:tcPr>
          <w:p w14:paraId="6FEF7595" w14:textId="1F844BCF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95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1D4C54BF" w14:textId="6CBED49D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    [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SP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: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,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pt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: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,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p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: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,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SA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: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,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CT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: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,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N2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: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,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p_mid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: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,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pot_rho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: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)] =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Q2_gsw_N2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x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y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nav_lo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nav_lat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deptht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votemper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vosaline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40B4D" w:rsidRPr="00CE58E9" w14:paraId="2789B2AB" w14:textId="77777777" w:rsidTr="00A40B4D">
        <w:tc>
          <w:tcPr>
            <w:tcW w:w="516" w:type="dxa"/>
          </w:tcPr>
          <w:p w14:paraId="28C01E2F" w14:textId="5899025E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96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24067A2C" w14:textId="507EBA5B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F00DB"/>
                <w:kern w:val="0"/>
                <w:sz w:val="18"/>
                <w:szCs w:val="18"/>
              </w:rPr>
              <w:t>end</w:t>
            </w:r>
          </w:p>
        </w:tc>
      </w:tr>
      <w:tr w:rsidR="00A40B4D" w:rsidRPr="00CE58E9" w14:paraId="2B025B95" w14:textId="77777777" w:rsidTr="00A40B4D">
        <w:tc>
          <w:tcPr>
            <w:tcW w:w="516" w:type="dxa"/>
          </w:tcPr>
          <w:p w14:paraId="1B566F28" w14:textId="7C704E45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97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689804F0" w14:textId="6D52C4D7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</w:t>
            </w:r>
          </w:p>
        </w:tc>
      </w:tr>
      <w:tr w:rsidR="00A40B4D" w:rsidRPr="00CE58E9" w14:paraId="13966B76" w14:textId="77777777" w:rsidTr="00A40B4D">
        <w:tc>
          <w:tcPr>
            <w:tcW w:w="516" w:type="dxa"/>
          </w:tcPr>
          <w:p w14:paraId="530D819E" w14:textId="3A671FF5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98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1480284A" w14:textId="5DF31F88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figure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Name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Q2_pt_SP_vertical_profile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</w:t>
            </w:r>
          </w:p>
        </w:tc>
      </w:tr>
      <w:tr w:rsidR="00A40B4D" w:rsidRPr="00CE58E9" w14:paraId="3E71B47B" w14:textId="77777777" w:rsidTr="00A40B4D">
        <w:tc>
          <w:tcPr>
            <w:tcW w:w="516" w:type="dxa"/>
          </w:tcPr>
          <w:p w14:paraId="5002CC6B" w14:textId="74D35DDD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99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CA559C6" w14:textId="483262BD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_pt_SP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tiledlayout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TileSpacing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tight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Padding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tight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40B4D" w:rsidRPr="00CE58E9" w14:paraId="5F2A646B" w14:textId="77777777" w:rsidTr="00A40B4D">
        <w:tc>
          <w:tcPr>
            <w:tcW w:w="516" w:type="dxa"/>
          </w:tcPr>
          <w:p w14:paraId="55C994BC" w14:textId="797ED459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00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2B25AB53" w14:textId="166903F5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_pt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nexttile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_pt_SP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40B4D" w:rsidRPr="00CE58E9" w14:paraId="625F46F9" w14:textId="77777777" w:rsidTr="00A40B4D">
        <w:tc>
          <w:tcPr>
            <w:tcW w:w="516" w:type="dxa"/>
          </w:tcPr>
          <w:p w14:paraId="2C18535A" w14:textId="0D3366AE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01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785B51D5" w14:textId="315BDC1F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_pt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Q2_plot_vertical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_pt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t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nd_vec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nav_lat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nav_lo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potential temperature $(^{\circ}{\rm{C}})$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pressure (dbar)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temperature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40B4D" w:rsidRPr="00CE58E9" w14:paraId="3C9EE68F" w14:textId="77777777" w:rsidTr="00A40B4D">
        <w:tc>
          <w:tcPr>
            <w:tcW w:w="516" w:type="dxa"/>
          </w:tcPr>
          <w:p w14:paraId="5947B6F2" w14:textId="21BAA796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02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7C329C30" w14:textId="3C425F1D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_SP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nexttile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_pt_SP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40B4D" w:rsidRPr="00CE58E9" w14:paraId="0C4F9F60" w14:textId="77777777" w:rsidTr="00A40B4D">
        <w:tc>
          <w:tcPr>
            <w:tcW w:w="516" w:type="dxa"/>
          </w:tcPr>
          <w:p w14:paraId="1E7084F5" w14:textId="16C956DB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lastRenderedPageBreak/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03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6FFBF03" w14:textId="2F4252D5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_SP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Q2_plot_vertical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_SP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P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nd_vec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nav_lat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nav_lo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Salinity (psu)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pressure (dbar)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Salinity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40B4D" w:rsidRPr="00CE58E9" w14:paraId="0B10FAE8" w14:textId="77777777" w:rsidTr="00A40B4D">
        <w:tc>
          <w:tcPr>
            <w:tcW w:w="516" w:type="dxa"/>
          </w:tcPr>
          <w:p w14:paraId="450AACD2" w14:textId="7129C7F2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04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65A1CBB6" w14:textId="5DA95ABB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</w:t>
            </w:r>
          </w:p>
        </w:tc>
      </w:tr>
      <w:tr w:rsidR="00A40B4D" w:rsidRPr="00CE58E9" w14:paraId="4911C574" w14:textId="77777777" w:rsidTr="00A40B4D">
        <w:tc>
          <w:tcPr>
            <w:tcW w:w="516" w:type="dxa"/>
          </w:tcPr>
          <w:p w14:paraId="7AC581DC" w14:textId="734F0BAE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05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25765E70" w14:textId="4594DBEA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[</w:t>
            </w:r>
            <w:r w:rsidRPr="00CE58E9">
              <w:rPr>
                <w:rFonts w:ascii="Consolas" w:eastAsia="宋体" w:hAnsi="Consolas" w:cs="宋体"/>
                <w:color w:val="0000FF"/>
                <w:kern w:val="0"/>
                <w:sz w:val="18"/>
                <w:szCs w:val="18"/>
              </w:rPr>
              <w:t>~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itle_s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] =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title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_pt_SP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\bf 2022 Spring MS8402 Homework 3 Q2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Guorui Wei 120034910021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Interpreter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latex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40B4D" w:rsidRPr="00CE58E9" w14:paraId="6C48B45A" w14:textId="77777777" w:rsidTr="00A40B4D">
        <w:tc>
          <w:tcPr>
            <w:tcW w:w="516" w:type="dxa"/>
          </w:tcPr>
          <w:p w14:paraId="432BAFA1" w14:textId="5BB45C42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06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9D0DA04" w14:textId="0613DDAB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set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itle_s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FontSize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8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</w:t>
            </w:r>
          </w:p>
        </w:tc>
      </w:tr>
      <w:tr w:rsidR="00A40B4D" w:rsidRPr="00CE58E9" w14:paraId="5C24D7DB" w14:textId="77777777" w:rsidTr="00A40B4D">
        <w:tc>
          <w:tcPr>
            <w:tcW w:w="516" w:type="dxa"/>
          </w:tcPr>
          <w:p w14:paraId="02B3863C" w14:textId="1F8C2286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07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C3BC5ED" w14:textId="7DFD8A67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</w:t>
            </w:r>
          </w:p>
        </w:tc>
      </w:tr>
      <w:tr w:rsidR="00A40B4D" w:rsidRPr="00CE58E9" w14:paraId="3B93F0FD" w14:textId="77777777" w:rsidTr="00A40B4D">
        <w:tc>
          <w:tcPr>
            <w:tcW w:w="516" w:type="dxa"/>
          </w:tcPr>
          <w:p w14:paraId="4E294635" w14:textId="6B730E36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08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C79E6B2" w14:textId="3C31662B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exportgraphics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_pt_SP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..\\doc\\fig\\hw3_Q2_pt_SP_vertical_profile.emf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Resolution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600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ContentType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auto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BackgroundColor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none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Colorspace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rgb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</w:t>
            </w:r>
          </w:p>
        </w:tc>
      </w:tr>
      <w:tr w:rsidR="00A40B4D" w:rsidRPr="00CE58E9" w14:paraId="131AD2FD" w14:textId="77777777" w:rsidTr="00A40B4D">
        <w:tc>
          <w:tcPr>
            <w:tcW w:w="516" w:type="dxa"/>
          </w:tcPr>
          <w:p w14:paraId="172412EC" w14:textId="5000703F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09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590E7D6" w14:textId="20772DC8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exportgraphics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_pt_SP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..\\doc\\fig\\hw3_Q2_pt_SP_vertical_profile.png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Resolution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600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ContentType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auto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BackgroundColor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none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Colorspace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rgb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</w:t>
            </w:r>
          </w:p>
        </w:tc>
      </w:tr>
      <w:tr w:rsidR="00A40B4D" w:rsidRPr="00CE58E9" w14:paraId="7B4A2E1B" w14:textId="77777777" w:rsidTr="00A40B4D">
        <w:tc>
          <w:tcPr>
            <w:tcW w:w="516" w:type="dxa"/>
          </w:tcPr>
          <w:p w14:paraId="59E0CA73" w14:textId="735CADB7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10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71CEA03" w14:textId="5DF6A33A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</w:t>
            </w:r>
          </w:p>
        </w:tc>
      </w:tr>
      <w:tr w:rsidR="00A40B4D" w:rsidRPr="00CE58E9" w14:paraId="5C8B0FA1" w14:textId="77777777" w:rsidTr="00A40B4D">
        <w:tc>
          <w:tcPr>
            <w:tcW w:w="516" w:type="dxa"/>
          </w:tcPr>
          <w:p w14:paraId="2BA7F95A" w14:textId="099210D0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11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67D7CAC7" w14:textId="1FC38A93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figure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Name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Q2_rho_N2_vertical_profile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</w:t>
            </w:r>
          </w:p>
        </w:tc>
      </w:tr>
      <w:tr w:rsidR="00A40B4D" w:rsidRPr="00CE58E9" w14:paraId="7B500561" w14:textId="77777777" w:rsidTr="00A40B4D">
        <w:tc>
          <w:tcPr>
            <w:tcW w:w="516" w:type="dxa"/>
          </w:tcPr>
          <w:p w14:paraId="6C1744FC" w14:textId="46FB7FC7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12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5DE37D6F" w14:textId="6615C444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_rho_N2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tiledlayout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TileSpacing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tight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Padding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tight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40B4D" w:rsidRPr="00CE58E9" w14:paraId="2A5B59D6" w14:textId="77777777" w:rsidTr="00A40B4D">
        <w:tc>
          <w:tcPr>
            <w:tcW w:w="516" w:type="dxa"/>
          </w:tcPr>
          <w:p w14:paraId="499DD99B" w14:textId="79A46DE4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13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7EB5652" w14:textId="53BE610C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_rho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nexttile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_rho_N2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40B4D" w:rsidRPr="00CE58E9" w14:paraId="3E2C0CA8" w14:textId="77777777" w:rsidTr="00A40B4D">
        <w:tc>
          <w:tcPr>
            <w:tcW w:w="516" w:type="dxa"/>
          </w:tcPr>
          <w:p w14:paraId="1260A4EA" w14:textId="31CF7F24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14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D923C9D" w14:textId="47B1FDC1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_rho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Q2_plot_vertical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_rho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ot_rho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nd_vec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nav_lat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nav_lo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potential density $(\rm{kg}/\rm{m}^3)$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pressure (dbar)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density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40B4D" w:rsidRPr="00CE58E9" w14:paraId="647F4BC3" w14:textId="77777777" w:rsidTr="00A40B4D">
        <w:tc>
          <w:tcPr>
            <w:tcW w:w="516" w:type="dxa"/>
          </w:tcPr>
          <w:p w14:paraId="3818A11B" w14:textId="2F6B1751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15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AEE56A8" w14:textId="20A369A5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_N2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nexttile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_rho_N2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40B4D" w:rsidRPr="00CE58E9" w14:paraId="124950E8" w14:textId="77777777" w:rsidTr="00A40B4D">
        <w:tc>
          <w:tcPr>
            <w:tcW w:w="516" w:type="dxa"/>
          </w:tcPr>
          <w:p w14:paraId="47F69475" w14:textId="1C4D6E53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16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28A64CA" w14:textId="23E94B32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_N2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Q2_plot_vertical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_N2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N2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_mid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nd_vec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nav_lat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nav_lo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$N^2$ $(\rm{rad}^2 / s^2)$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pressure (dbar)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Stratification frequency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40B4D" w:rsidRPr="00CE58E9" w14:paraId="361EBEB5" w14:textId="77777777" w:rsidTr="00A40B4D">
        <w:tc>
          <w:tcPr>
            <w:tcW w:w="516" w:type="dxa"/>
          </w:tcPr>
          <w:p w14:paraId="6D51C960" w14:textId="26400738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17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21B19E9D" w14:textId="59AA176E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</w:t>
            </w:r>
          </w:p>
        </w:tc>
      </w:tr>
      <w:tr w:rsidR="00A40B4D" w:rsidRPr="00CE58E9" w14:paraId="59F6FCAA" w14:textId="77777777" w:rsidTr="00A40B4D">
        <w:tc>
          <w:tcPr>
            <w:tcW w:w="516" w:type="dxa"/>
          </w:tcPr>
          <w:p w14:paraId="2EAA631F" w14:textId="1C4DE5D5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18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5486FF24" w14:textId="75A74FB9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[</w:t>
            </w:r>
            <w:r w:rsidRPr="00CE58E9">
              <w:rPr>
                <w:rFonts w:ascii="Consolas" w:eastAsia="宋体" w:hAnsi="Consolas" w:cs="宋体"/>
                <w:color w:val="0000FF"/>
                <w:kern w:val="0"/>
                <w:sz w:val="18"/>
                <w:szCs w:val="18"/>
              </w:rPr>
              <w:t>~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itle_s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] =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title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_rho_N2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\bf 2022 Spring MS8402 Homework 3 Q2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Guorui Wei 120034910021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Interpreter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latex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40B4D" w:rsidRPr="00CE58E9" w14:paraId="2AFD185B" w14:textId="77777777" w:rsidTr="00A40B4D">
        <w:tc>
          <w:tcPr>
            <w:tcW w:w="516" w:type="dxa"/>
          </w:tcPr>
          <w:p w14:paraId="50EBC5BE" w14:textId="2FD48473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19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7347F7DF" w14:textId="59A959ED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set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itle_s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FontSize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8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</w:t>
            </w:r>
          </w:p>
        </w:tc>
      </w:tr>
      <w:tr w:rsidR="00A40B4D" w:rsidRPr="00CE58E9" w14:paraId="60FA6306" w14:textId="77777777" w:rsidTr="00A40B4D">
        <w:tc>
          <w:tcPr>
            <w:tcW w:w="516" w:type="dxa"/>
          </w:tcPr>
          <w:p w14:paraId="32190DDE" w14:textId="595D9CA4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20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A9C15BA" w14:textId="000DF267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</w:t>
            </w:r>
          </w:p>
        </w:tc>
      </w:tr>
      <w:tr w:rsidR="00A40B4D" w:rsidRPr="00CE58E9" w14:paraId="5A1D9FBD" w14:textId="77777777" w:rsidTr="00A40B4D">
        <w:tc>
          <w:tcPr>
            <w:tcW w:w="516" w:type="dxa"/>
          </w:tcPr>
          <w:p w14:paraId="5B732BE4" w14:textId="32D95529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21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0B5D0F3" w14:textId="0635DD30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exportgraphics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_rho_N2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..\\doc\\fig\\hw3_Q2_rho_N2_vertical_profile.emf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Resolution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600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ContentType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auto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BackgroundColor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none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Colorspace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rgb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</w:t>
            </w:r>
          </w:p>
        </w:tc>
      </w:tr>
      <w:tr w:rsidR="00A40B4D" w:rsidRPr="00CE58E9" w14:paraId="5AF92851" w14:textId="77777777" w:rsidTr="00A40B4D">
        <w:tc>
          <w:tcPr>
            <w:tcW w:w="516" w:type="dxa"/>
          </w:tcPr>
          <w:p w14:paraId="5E52308D" w14:textId="0E9AFBCD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22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D860EF8" w14:textId="6C679F2B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exportgraphics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_rho_N2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..\\doc\\fig\\hw3_Q2_rho_N2_vertical_profile.png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Resolution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600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ContentType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auto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BackgroundColor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none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Colorspace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rgb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</w:t>
            </w:r>
          </w:p>
        </w:tc>
      </w:tr>
      <w:tr w:rsidR="00A40B4D" w:rsidRPr="00CE58E9" w14:paraId="64AFC788" w14:textId="77777777" w:rsidTr="00A40B4D">
        <w:tc>
          <w:tcPr>
            <w:tcW w:w="516" w:type="dxa"/>
          </w:tcPr>
          <w:p w14:paraId="1024F985" w14:textId="12110263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23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238C9EAB" w14:textId="121D7BD9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A40B4D" w:rsidRPr="00CE58E9" w14:paraId="35232AAB" w14:textId="77777777" w:rsidTr="00A40B4D">
        <w:tc>
          <w:tcPr>
            <w:tcW w:w="516" w:type="dxa"/>
          </w:tcPr>
          <w:p w14:paraId="0D5B0056" w14:textId="460F9A4F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24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6869C33" w14:textId="758513F1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% local functions</w:t>
            </w:r>
          </w:p>
        </w:tc>
      </w:tr>
      <w:tr w:rsidR="00A40B4D" w:rsidRPr="00CE58E9" w14:paraId="2FF3DE3E" w14:textId="77777777" w:rsidTr="00A40B4D">
        <w:tc>
          <w:tcPr>
            <w:tcW w:w="516" w:type="dxa"/>
          </w:tcPr>
          <w:p w14:paraId="6B925DDC" w14:textId="0AF490C1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25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2128A94E" w14:textId="7728996A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A40B4D" w:rsidRPr="00CE58E9" w14:paraId="0D5914EB" w14:textId="77777777" w:rsidTr="00A40B4D">
        <w:tc>
          <w:tcPr>
            <w:tcW w:w="516" w:type="dxa"/>
          </w:tcPr>
          <w:p w14:paraId="3020F450" w14:textId="41E3267D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26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9A1C03F" w14:textId="69279F8E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% Initialize environment</w:t>
            </w:r>
          </w:p>
        </w:tc>
      </w:tr>
      <w:tr w:rsidR="00A40B4D" w:rsidRPr="00CE58E9" w14:paraId="45D78C0B" w14:textId="77777777" w:rsidTr="00A40B4D">
        <w:tc>
          <w:tcPr>
            <w:tcW w:w="516" w:type="dxa"/>
          </w:tcPr>
          <w:p w14:paraId="48EF1047" w14:textId="6F451236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27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2D8441A8" w14:textId="7B495FD9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FF"/>
                <w:kern w:val="0"/>
                <w:sz w:val="18"/>
                <w:szCs w:val="18"/>
              </w:rPr>
              <w:t>functio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[] =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init_env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)</w:t>
            </w:r>
          </w:p>
        </w:tc>
      </w:tr>
      <w:tr w:rsidR="00A40B4D" w:rsidRPr="00CE58E9" w14:paraId="030950BD" w14:textId="77777777" w:rsidTr="00A40B4D">
        <w:tc>
          <w:tcPr>
            <w:tcW w:w="516" w:type="dxa"/>
          </w:tcPr>
          <w:p w14:paraId="206BE0C9" w14:textId="5A7A616B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28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79245CCE" w14:textId="165044CB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Initialize environment</w:t>
            </w:r>
          </w:p>
        </w:tc>
      </w:tr>
      <w:tr w:rsidR="00A40B4D" w:rsidRPr="00CE58E9" w14:paraId="7FE72949" w14:textId="77777777" w:rsidTr="00A40B4D">
        <w:tc>
          <w:tcPr>
            <w:tcW w:w="516" w:type="dxa"/>
          </w:tcPr>
          <w:p w14:paraId="11BE57D7" w14:textId="0160F53B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29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176B068E" w14:textId="659B4BF8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</w:t>
            </w:r>
          </w:p>
        </w:tc>
      </w:tr>
      <w:tr w:rsidR="00A40B4D" w:rsidRPr="00CE58E9" w14:paraId="2CDA5068" w14:textId="77777777" w:rsidTr="00A40B4D">
        <w:tc>
          <w:tcPr>
            <w:tcW w:w="516" w:type="dxa"/>
          </w:tcPr>
          <w:p w14:paraId="05AFF506" w14:textId="1B9F82E1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30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6227D319" w14:textId="4E3C986A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CE58E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set up project directory</w:t>
            </w:r>
          </w:p>
        </w:tc>
      </w:tr>
      <w:tr w:rsidR="00A40B4D" w:rsidRPr="00CE58E9" w14:paraId="3FF8F91E" w14:textId="77777777" w:rsidTr="00A40B4D">
        <w:tc>
          <w:tcPr>
            <w:tcW w:w="516" w:type="dxa"/>
          </w:tcPr>
          <w:p w14:paraId="2041D4C5" w14:textId="4FF9C16D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lastRenderedPageBreak/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31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E4B75F4" w14:textId="4A57AAD7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CE58E9">
              <w:rPr>
                <w:rFonts w:ascii="Consolas" w:eastAsia="宋体" w:hAnsi="Consolas" w:cs="宋体"/>
                <w:color w:val="AF00DB"/>
                <w:kern w:val="0"/>
                <w:sz w:val="18"/>
                <w:szCs w:val="18"/>
              </w:rPr>
              <w:t>if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~isfolder(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../doc/fig/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</w:t>
            </w:r>
          </w:p>
        </w:tc>
      </w:tr>
      <w:tr w:rsidR="00A40B4D" w:rsidRPr="00CE58E9" w14:paraId="53F3878C" w14:textId="77777777" w:rsidTr="00A40B4D">
        <w:tc>
          <w:tcPr>
            <w:tcW w:w="516" w:type="dxa"/>
          </w:tcPr>
          <w:p w14:paraId="5B922CAD" w14:textId="7AEA8C74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32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D79C7D1" w14:textId="188C5B2B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    </w:t>
            </w:r>
            <w:r w:rsidRPr="00CE58E9">
              <w:rPr>
                <w:rFonts w:ascii="Consolas" w:eastAsia="宋体" w:hAnsi="Consolas" w:cs="宋体"/>
                <w:color w:val="0000FF"/>
                <w:kern w:val="0"/>
                <w:sz w:val="18"/>
                <w:szCs w:val="18"/>
              </w:rPr>
              <w:t>mkdir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../doc/fig/</w:t>
            </w:r>
          </w:p>
        </w:tc>
      </w:tr>
      <w:tr w:rsidR="00A40B4D" w:rsidRPr="00CE58E9" w14:paraId="6C842845" w14:textId="77777777" w:rsidTr="00A40B4D">
        <w:tc>
          <w:tcPr>
            <w:tcW w:w="516" w:type="dxa"/>
          </w:tcPr>
          <w:p w14:paraId="6281F653" w14:textId="1841BB90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33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0A3F1E8" w14:textId="11C8E18F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CE58E9">
              <w:rPr>
                <w:rFonts w:ascii="Consolas" w:eastAsia="宋体" w:hAnsi="Consolas" w:cs="宋体"/>
                <w:color w:val="AF00DB"/>
                <w:kern w:val="0"/>
                <w:sz w:val="18"/>
                <w:szCs w:val="18"/>
              </w:rPr>
              <w:t>end</w:t>
            </w:r>
          </w:p>
        </w:tc>
      </w:tr>
      <w:tr w:rsidR="00A40B4D" w:rsidRPr="00CE58E9" w14:paraId="061D935F" w14:textId="77777777" w:rsidTr="00A40B4D">
        <w:tc>
          <w:tcPr>
            <w:tcW w:w="516" w:type="dxa"/>
          </w:tcPr>
          <w:p w14:paraId="0D139C95" w14:textId="253E1046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34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2509DADA" w14:textId="2ED3C404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CE58E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configure searching path</w:t>
            </w:r>
          </w:p>
        </w:tc>
      </w:tr>
      <w:tr w:rsidR="00A40B4D" w:rsidRPr="00CE58E9" w14:paraId="451503FC" w14:textId="77777777" w:rsidTr="00A40B4D">
        <w:tc>
          <w:tcPr>
            <w:tcW w:w="516" w:type="dxa"/>
          </w:tcPr>
          <w:p w14:paraId="4B651F65" w14:textId="635AB50C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35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7AB6380" w14:textId="446AAC69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mfile_fullpath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mfilename(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fullpath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); </w:t>
            </w:r>
            <w:r w:rsidRPr="00CE58E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the full path and name of the file in which the call occurs, not including the filename extension.</w:t>
            </w:r>
          </w:p>
        </w:tc>
      </w:tr>
      <w:tr w:rsidR="00A40B4D" w:rsidRPr="00CE58E9" w14:paraId="7DCAE866" w14:textId="77777777" w:rsidTr="00A40B4D">
        <w:tc>
          <w:tcPr>
            <w:tcW w:w="516" w:type="dxa"/>
          </w:tcPr>
          <w:p w14:paraId="18B6C22A" w14:textId="223FB18E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36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5246B642" w14:textId="01724B13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mfile_fullpath_without_fname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mfile_fullpath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:end-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strlength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mfilename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);</w:t>
            </w:r>
          </w:p>
        </w:tc>
      </w:tr>
      <w:tr w:rsidR="00A40B4D" w:rsidRPr="00CE58E9" w14:paraId="5288EEC0" w14:textId="77777777" w:rsidTr="00A40B4D">
        <w:tc>
          <w:tcPr>
            <w:tcW w:w="516" w:type="dxa"/>
          </w:tcPr>
          <w:p w14:paraId="580B03FC" w14:textId="7A4A0021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37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6C429CDE" w14:textId="364389D2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CE58E9">
              <w:rPr>
                <w:rFonts w:ascii="Consolas" w:eastAsia="宋体" w:hAnsi="Consolas" w:cs="宋体"/>
                <w:color w:val="0000FF"/>
                <w:kern w:val="0"/>
                <w:sz w:val="18"/>
                <w:szCs w:val="18"/>
              </w:rPr>
              <w:t>addpath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00FF"/>
                <w:kern w:val="0"/>
                <w:sz w:val="18"/>
                <w:szCs w:val="18"/>
              </w:rPr>
              <w:t>genpath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mfile_fullpath_without_fname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+ 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../data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, ...</w:t>
            </w:r>
          </w:p>
        </w:tc>
      </w:tr>
      <w:tr w:rsidR="00A40B4D" w:rsidRPr="00CE58E9" w14:paraId="221FE4F9" w14:textId="77777777" w:rsidTr="00A40B4D">
        <w:tc>
          <w:tcPr>
            <w:tcW w:w="516" w:type="dxa"/>
          </w:tcPr>
          <w:p w14:paraId="7DF3F3C8" w14:textId="3DE49E70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38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6A3C3090" w14:textId="39A4AFAB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        </w:t>
            </w:r>
            <w:r w:rsidRPr="00CE58E9">
              <w:rPr>
                <w:rFonts w:ascii="Consolas" w:eastAsia="宋体" w:hAnsi="Consolas" w:cs="宋体"/>
                <w:color w:val="0000FF"/>
                <w:kern w:val="0"/>
                <w:sz w:val="18"/>
                <w:szCs w:val="18"/>
              </w:rPr>
              <w:t>genpath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mfile_fullpath_without_fname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+ 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../inc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)); </w:t>
            </w:r>
            <w:r w:rsidRPr="00CE58E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adds the specified folders to the top of the search path for the current MATLAB® session.</w:t>
            </w:r>
          </w:p>
        </w:tc>
      </w:tr>
      <w:tr w:rsidR="00A40B4D" w:rsidRPr="00CE58E9" w14:paraId="5CFD688B" w14:textId="77777777" w:rsidTr="00A40B4D">
        <w:tc>
          <w:tcPr>
            <w:tcW w:w="516" w:type="dxa"/>
          </w:tcPr>
          <w:p w14:paraId="25235CE9" w14:textId="1E75D073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39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C9FE412" w14:textId="12DC367F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A40B4D" w:rsidRPr="00CE58E9" w14:paraId="2A46EC1E" w14:textId="77777777" w:rsidTr="00A40B4D">
        <w:tc>
          <w:tcPr>
            <w:tcW w:w="516" w:type="dxa"/>
          </w:tcPr>
          <w:p w14:paraId="78FC0554" w14:textId="7E0D34ED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40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0A08CD1" w14:textId="58B02804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CE58E9">
              <w:rPr>
                <w:rFonts w:ascii="Consolas" w:eastAsia="宋体" w:hAnsi="Consolas" w:cs="宋体"/>
                <w:color w:val="AF00DB"/>
                <w:kern w:val="0"/>
                <w:sz w:val="18"/>
                <w:szCs w:val="18"/>
              </w:rPr>
              <w:t>retur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;</w:t>
            </w:r>
          </w:p>
        </w:tc>
      </w:tr>
      <w:tr w:rsidR="00A40B4D" w:rsidRPr="00CE58E9" w14:paraId="2412C39D" w14:textId="77777777" w:rsidTr="00A40B4D">
        <w:tc>
          <w:tcPr>
            <w:tcW w:w="516" w:type="dxa"/>
          </w:tcPr>
          <w:p w14:paraId="0903A71D" w14:textId="30CA9DE6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41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7DDD0B98" w14:textId="77656C96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FF"/>
                <w:kern w:val="0"/>
                <w:sz w:val="18"/>
                <w:szCs w:val="18"/>
              </w:rPr>
              <w:t>end</w:t>
            </w:r>
          </w:p>
        </w:tc>
      </w:tr>
      <w:tr w:rsidR="00A40B4D" w:rsidRPr="00CE58E9" w14:paraId="045500B6" w14:textId="77777777" w:rsidTr="00A40B4D">
        <w:tc>
          <w:tcPr>
            <w:tcW w:w="516" w:type="dxa"/>
          </w:tcPr>
          <w:p w14:paraId="573B3F3E" w14:textId="0822D3F2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42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7EE723CA" w14:textId="6C2EB74F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A40B4D" w:rsidRPr="00CE58E9" w14:paraId="0E1A1C61" w14:textId="77777777" w:rsidTr="00A40B4D">
        <w:tc>
          <w:tcPr>
            <w:tcW w:w="516" w:type="dxa"/>
          </w:tcPr>
          <w:p w14:paraId="7AC12735" w14:textId="48380248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43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C08F133" w14:textId="16F61CF2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 xml:space="preserve">%% surface zonal average </w:t>
            </w:r>
          </w:p>
        </w:tc>
      </w:tr>
      <w:tr w:rsidR="00A40B4D" w:rsidRPr="00CE58E9" w14:paraId="3C3DC4DC" w14:textId="77777777" w:rsidTr="00A40B4D">
        <w:tc>
          <w:tcPr>
            <w:tcW w:w="516" w:type="dxa"/>
          </w:tcPr>
          <w:p w14:paraId="223D42E4" w14:textId="01FE5F56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44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1ABF6977" w14:textId="5F0A1E67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FF"/>
                <w:kern w:val="0"/>
                <w:sz w:val="18"/>
                <w:szCs w:val="18"/>
              </w:rPr>
              <w:t>functio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[] =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Q2_zonal_average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n_lat_bi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fig_E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</w:t>
            </w:r>
          </w:p>
        </w:tc>
      </w:tr>
      <w:tr w:rsidR="00A40B4D" w:rsidRPr="00CE58E9" w14:paraId="69896133" w14:textId="77777777" w:rsidTr="00A40B4D">
        <w:tc>
          <w:tcPr>
            <w:tcW w:w="516" w:type="dxa"/>
          </w:tcPr>
          <w:p w14:paraId="4C10C10C" w14:textId="7DE6D5C4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45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28B60277" w14:textId="233BE6C4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hw3 Q2</w:t>
            </w:r>
          </w:p>
        </w:tc>
      </w:tr>
      <w:tr w:rsidR="00A40B4D" w:rsidRPr="00CE58E9" w14:paraId="28D6E77D" w14:textId="77777777" w:rsidTr="00A40B4D">
        <w:tc>
          <w:tcPr>
            <w:tcW w:w="516" w:type="dxa"/>
          </w:tcPr>
          <w:p w14:paraId="3427DC42" w14:textId="71110A71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46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5662D6CA" w14:textId="39CACD04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</w:t>
            </w:r>
          </w:p>
        </w:tc>
      </w:tr>
      <w:tr w:rsidR="00A40B4D" w:rsidRPr="00CE58E9" w14:paraId="3610FEA6" w14:textId="77777777" w:rsidTr="00A40B4D">
        <w:tc>
          <w:tcPr>
            <w:tcW w:w="516" w:type="dxa"/>
          </w:tcPr>
          <w:p w14:paraId="56B8EE28" w14:textId="383310C7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47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577B73A9" w14:textId="7839A697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CE58E9">
              <w:rPr>
                <w:rFonts w:ascii="Consolas" w:eastAsia="宋体" w:hAnsi="Consolas" w:cs="宋体"/>
                <w:color w:val="AF00DB"/>
                <w:kern w:val="0"/>
                <w:sz w:val="18"/>
                <w:szCs w:val="18"/>
              </w:rPr>
              <w:t>arguments</w:t>
            </w:r>
          </w:p>
        </w:tc>
      </w:tr>
      <w:tr w:rsidR="00A40B4D" w:rsidRPr="00CE58E9" w14:paraId="12741ACA" w14:textId="77777777" w:rsidTr="00A40B4D">
        <w:tc>
          <w:tcPr>
            <w:tcW w:w="516" w:type="dxa"/>
          </w:tcPr>
          <w:p w14:paraId="716D3BD5" w14:textId="0EB7BBEB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48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506017E" w14:textId="0F9565C0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   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n_lat_bin</w:t>
            </w:r>
          </w:p>
        </w:tc>
      </w:tr>
      <w:tr w:rsidR="00A40B4D" w:rsidRPr="00CE58E9" w14:paraId="7544C7F8" w14:textId="77777777" w:rsidTr="00A40B4D">
        <w:tc>
          <w:tcPr>
            <w:tcW w:w="516" w:type="dxa"/>
          </w:tcPr>
          <w:p w14:paraId="5AA0BACB" w14:textId="534B6CDA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49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B346CF6" w14:textId="069D465B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   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fig_E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</w:t>
            </w:r>
            <w:r w:rsidRPr="00CE58E9">
              <w:rPr>
                <w:rFonts w:ascii="Consolas" w:eastAsia="宋体" w:hAnsi="Consolas" w:cs="宋体"/>
                <w:color w:val="0000FF"/>
                <w:kern w:val="0"/>
                <w:sz w:val="18"/>
                <w:szCs w:val="18"/>
              </w:rPr>
              <w:t>string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on'</w:t>
            </w:r>
          </w:p>
        </w:tc>
      </w:tr>
      <w:tr w:rsidR="00A40B4D" w:rsidRPr="00CE58E9" w14:paraId="415BF7A6" w14:textId="77777777" w:rsidTr="00A40B4D">
        <w:tc>
          <w:tcPr>
            <w:tcW w:w="516" w:type="dxa"/>
          </w:tcPr>
          <w:p w14:paraId="7E9D3BA7" w14:textId="685444E4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50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6AB8748B" w14:textId="632ADE40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CE58E9">
              <w:rPr>
                <w:rFonts w:ascii="Consolas" w:eastAsia="宋体" w:hAnsi="Consolas" w:cs="宋体"/>
                <w:color w:val="AF00DB"/>
                <w:kern w:val="0"/>
                <w:sz w:val="18"/>
                <w:szCs w:val="18"/>
              </w:rPr>
              <w:t>end</w:t>
            </w:r>
          </w:p>
        </w:tc>
      </w:tr>
      <w:tr w:rsidR="00A40B4D" w:rsidRPr="00CE58E9" w14:paraId="125A2DF3" w14:textId="77777777" w:rsidTr="00A40B4D">
        <w:tc>
          <w:tcPr>
            <w:tcW w:w="516" w:type="dxa"/>
          </w:tcPr>
          <w:p w14:paraId="1C9A83BA" w14:textId="573AEFB9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51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0387E84" w14:textId="71065FEA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</w:p>
        </w:tc>
      </w:tr>
      <w:tr w:rsidR="00A40B4D" w:rsidRPr="00CE58E9" w14:paraId="588EA509" w14:textId="77777777" w:rsidTr="00A40B4D">
        <w:tc>
          <w:tcPr>
            <w:tcW w:w="516" w:type="dxa"/>
          </w:tcPr>
          <w:p w14:paraId="4868A932" w14:textId="53AF19FB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52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28A18C43" w14:textId="6EBC49D0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nav_lat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ncread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..\data\sosstsst_control_monthly_highres_2D_202201_OPER_v0.1.nc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nav_lat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40B4D" w:rsidRPr="00CE58E9" w14:paraId="7EFAC810" w14:textId="77777777" w:rsidTr="00A40B4D">
        <w:tc>
          <w:tcPr>
            <w:tcW w:w="516" w:type="dxa"/>
          </w:tcPr>
          <w:p w14:paraId="2F02038D" w14:textId="1D60D84F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53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735E2D3F" w14:textId="722FCE16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    [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lat_bin_num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lat_edges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] =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discretize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nav_lat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n_lat_bi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40B4D" w:rsidRPr="00CE58E9" w14:paraId="48AC08F6" w14:textId="77777777" w:rsidTr="00A40B4D">
        <w:tc>
          <w:tcPr>
            <w:tcW w:w="516" w:type="dxa"/>
          </w:tcPr>
          <w:p w14:paraId="2094E298" w14:textId="509C42C7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54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75DA0984" w14:textId="7B4EFEE0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osstsst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ncread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..\data\sosstsst_control_monthly_highres_2D_202201_OPER_v0.1.nc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sosstsst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); </w:t>
            </w:r>
            <w:r w:rsidRPr="00CE58E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deg C] Water temperature close to the ocean surface. This variable is a 2D field.</w:t>
            </w:r>
          </w:p>
        </w:tc>
      </w:tr>
      <w:tr w:rsidR="00A40B4D" w:rsidRPr="00CE58E9" w14:paraId="64151F46" w14:textId="77777777" w:rsidTr="00A40B4D">
        <w:tc>
          <w:tcPr>
            <w:tcW w:w="516" w:type="dxa"/>
          </w:tcPr>
          <w:p w14:paraId="5BBAA1BF" w14:textId="345BF9D6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55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AE09086" w14:textId="0AC5A794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osaline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ncread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..\data\sosaline_control_monthly_highres_2D_202201_OPER_v0.1.nc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sosaline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); </w:t>
            </w:r>
            <w:r w:rsidRPr="00CE58E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psu] Salt concentration close to the ocean surface. This variable is a 2D field.</w:t>
            </w:r>
          </w:p>
        </w:tc>
      </w:tr>
      <w:tr w:rsidR="00A40B4D" w:rsidRPr="00CE58E9" w14:paraId="373357E5" w14:textId="77777777" w:rsidTr="00A40B4D">
        <w:tc>
          <w:tcPr>
            <w:tcW w:w="516" w:type="dxa"/>
          </w:tcPr>
          <w:p w14:paraId="0E09262D" w14:textId="6C76A76C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56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195D9BEB" w14:textId="21DBF315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CE58E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</w:t>
            </w:r>
          </w:p>
        </w:tc>
      </w:tr>
      <w:tr w:rsidR="00A40B4D" w:rsidRPr="00CE58E9" w14:paraId="20F50B69" w14:textId="77777777" w:rsidTr="00A40B4D">
        <w:tc>
          <w:tcPr>
            <w:tcW w:w="516" w:type="dxa"/>
          </w:tcPr>
          <w:p w14:paraId="771F3237" w14:textId="24AD11DE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57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7BFB7A5" w14:textId="100A5302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F_so_avail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~isnan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osstsst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40B4D" w:rsidRPr="00CE58E9" w14:paraId="2EFE32D4" w14:textId="77777777" w:rsidTr="00A40B4D">
        <w:tc>
          <w:tcPr>
            <w:tcW w:w="516" w:type="dxa"/>
          </w:tcPr>
          <w:p w14:paraId="737686B4" w14:textId="11EF412A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58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73C38625" w14:textId="02D6548E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n_lat_bi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length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lat_edges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-</w:t>
            </w:r>
            <w:r w:rsidRPr="00CE58E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;</w:t>
            </w:r>
          </w:p>
        </w:tc>
      </w:tr>
      <w:tr w:rsidR="00A40B4D" w:rsidRPr="00CE58E9" w14:paraId="7411FC5F" w14:textId="77777777" w:rsidTr="00A40B4D">
        <w:tc>
          <w:tcPr>
            <w:tcW w:w="516" w:type="dxa"/>
          </w:tcPr>
          <w:p w14:paraId="06AB685E" w14:textId="7C774BFD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59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68F0AC61" w14:textId="251A8D4C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lat_bin_avg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267F99"/>
                <w:kern w:val="0"/>
                <w:sz w:val="18"/>
                <w:szCs w:val="18"/>
              </w:rPr>
              <w:t>zeros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n_lat_bi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40B4D" w:rsidRPr="00CE58E9" w14:paraId="6B0632E6" w14:textId="77777777" w:rsidTr="00A40B4D">
        <w:tc>
          <w:tcPr>
            <w:tcW w:w="516" w:type="dxa"/>
          </w:tcPr>
          <w:p w14:paraId="4BFEB0B9" w14:textId="4A0209FA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60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710BC15E" w14:textId="78CF83C2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N_pts_bi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lat_bin_avg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;</w:t>
            </w:r>
          </w:p>
        </w:tc>
      </w:tr>
      <w:tr w:rsidR="00A40B4D" w:rsidRPr="00CE58E9" w14:paraId="6E1EB523" w14:textId="77777777" w:rsidTr="00A40B4D">
        <w:tc>
          <w:tcPr>
            <w:tcW w:w="516" w:type="dxa"/>
          </w:tcPr>
          <w:p w14:paraId="00BCFE17" w14:textId="48D5D732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61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67DB9637" w14:textId="04CE7DCE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osstsst_zonal_avg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lat_bin_avg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;</w:t>
            </w:r>
          </w:p>
        </w:tc>
      </w:tr>
      <w:tr w:rsidR="00A40B4D" w:rsidRPr="00CE58E9" w14:paraId="511B1F0E" w14:textId="77777777" w:rsidTr="00A40B4D">
        <w:tc>
          <w:tcPr>
            <w:tcW w:w="516" w:type="dxa"/>
          </w:tcPr>
          <w:p w14:paraId="709D3CA4" w14:textId="6D083737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62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2B17F4E7" w14:textId="6D6C58F2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osaline_zonal_avg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lat_bin_avg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;</w:t>
            </w:r>
          </w:p>
        </w:tc>
      </w:tr>
      <w:tr w:rsidR="00A40B4D" w:rsidRPr="00CE58E9" w14:paraId="7B73C561" w14:textId="77777777" w:rsidTr="00A40B4D">
        <w:tc>
          <w:tcPr>
            <w:tcW w:w="516" w:type="dxa"/>
          </w:tcPr>
          <w:p w14:paraId="4CB477D2" w14:textId="4E7DACDA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lastRenderedPageBreak/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63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18832D76" w14:textId="5B2C4734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CE58E9">
              <w:rPr>
                <w:rFonts w:ascii="Consolas" w:eastAsia="宋体" w:hAnsi="Consolas" w:cs="宋体"/>
                <w:color w:val="AF00DB"/>
                <w:kern w:val="0"/>
                <w:sz w:val="18"/>
                <w:szCs w:val="18"/>
              </w:rPr>
              <w:t>for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bin_num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: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n_lat_bin</w:t>
            </w:r>
          </w:p>
        </w:tc>
      </w:tr>
      <w:tr w:rsidR="00A40B4D" w:rsidRPr="00CE58E9" w14:paraId="6C860A50" w14:textId="77777777" w:rsidTr="00A40B4D">
        <w:tc>
          <w:tcPr>
            <w:tcW w:w="516" w:type="dxa"/>
          </w:tcPr>
          <w:p w14:paraId="4F3701E4" w14:textId="79EEFD13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64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23681F50" w14:textId="42659CA3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   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F_lat_avail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lat_bin_num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=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bin_num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) &amp;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F_so_avail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;</w:t>
            </w:r>
          </w:p>
        </w:tc>
      </w:tr>
      <w:tr w:rsidR="00A40B4D" w:rsidRPr="00CE58E9" w14:paraId="49616523" w14:textId="77777777" w:rsidTr="00A40B4D">
        <w:tc>
          <w:tcPr>
            <w:tcW w:w="516" w:type="dxa"/>
          </w:tcPr>
          <w:p w14:paraId="01529F39" w14:textId="3A4299E2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65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6D469F7D" w14:textId="0C505828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   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N_pts_bi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bin_num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) =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nnz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F_lat_avail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40B4D" w:rsidRPr="00CE58E9" w14:paraId="007C1C31" w14:textId="77777777" w:rsidTr="00A40B4D">
        <w:tc>
          <w:tcPr>
            <w:tcW w:w="516" w:type="dxa"/>
          </w:tcPr>
          <w:p w14:paraId="4121F231" w14:textId="7B2AE45D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66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871CAC1" w14:textId="59B2F305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   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lat_bin_avg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bin_num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) =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mea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nav_lat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F_lat_avail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);</w:t>
            </w:r>
          </w:p>
        </w:tc>
      </w:tr>
      <w:tr w:rsidR="00A40B4D" w:rsidRPr="00CE58E9" w14:paraId="52AC1E9E" w14:textId="77777777" w:rsidTr="00A40B4D">
        <w:tc>
          <w:tcPr>
            <w:tcW w:w="516" w:type="dxa"/>
          </w:tcPr>
          <w:p w14:paraId="2FB68F69" w14:textId="70289F33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67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452419E" w14:textId="4E550BE8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   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sosstsst_zonal_avg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bin_num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) =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mea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sosstsst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F_lat_avail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);</w:t>
            </w:r>
          </w:p>
        </w:tc>
      </w:tr>
      <w:tr w:rsidR="00A40B4D" w:rsidRPr="00CE58E9" w14:paraId="43594028" w14:textId="77777777" w:rsidTr="00A40B4D">
        <w:tc>
          <w:tcPr>
            <w:tcW w:w="516" w:type="dxa"/>
          </w:tcPr>
          <w:p w14:paraId="1F011B3A" w14:textId="3108DA17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68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01F7F09" w14:textId="09A8779B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   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sosaline_zonal_avg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bin_num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) =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mea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sosaline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F_lat_avail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);</w:t>
            </w:r>
          </w:p>
        </w:tc>
      </w:tr>
      <w:tr w:rsidR="00A40B4D" w:rsidRPr="00CE58E9" w14:paraId="3FD8A2E5" w14:textId="77777777" w:rsidTr="00A40B4D">
        <w:tc>
          <w:tcPr>
            <w:tcW w:w="516" w:type="dxa"/>
          </w:tcPr>
          <w:p w14:paraId="6C08197A" w14:textId="0B102B9F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69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51FF07BC" w14:textId="087E301A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CE58E9">
              <w:rPr>
                <w:rFonts w:ascii="Consolas" w:eastAsia="宋体" w:hAnsi="Consolas" w:cs="宋体"/>
                <w:color w:val="AF00DB"/>
                <w:kern w:val="0"/>
                <w:sz w:val="18"/>
                <w:szCs w:val="18"/>
              </w:rPr>
              <w:t>end</w:t>
            </w:r>
          </w:p>
        </w:tc>
      </w:tr>
      <w:tr w:rsidR="00A40B4D" w:rsidRPr="00CE58E9" w14:paraId="69526070" w14:textId="77777777" w:rsidTr="00A40B4D">
        <w:tc>
          <w:tcPr>
            <w:tcW w:w="516" w:type="dxa"/>
          </w:tcPr>
          <w:p w14:paraId="0D973416" w14:textId="1AB88299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70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74EDFEBC" w14:textId="0DC65AD4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CE58E9">
              <w:rPr>
                <w:rFonts w:ascii="Consolas" w:eastAsia="宋体" w:hAnsi="Consolas" w:cs="宋体"/>
                <w:color w:val="AF00DB"/>
                <w:kern w:val="0"/>
                <w:sz w:val="18"/>
                <w:szCs w:val="18"/>
              </w:rPr>
              <w:t>if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(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strcmpi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fig_E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off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)</w:t>
            </w:r>
          </w:p>
        </w:tc>
      </w:tr>
      <w:tr w:rsidR="00A40B4D" w:rsidRPr="00CE58E9" w14:paraId="03550378" w14:textId="77777777" w:rsidTr="00A40B4D">
        <w:tc>
          <w:tcPr>
            <w:tcW w:w="516" w:type="dxa"/>
          </w:tcPr>
          <w:p w14:paraId="691AE1CE" w14:textId="73EF26E6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71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184AA97E" w14:textId="7CB5E4E3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    </w:t>
            </w:r>
            <w:r w:rsidRPr="00CE58E9">
              <w:rPr>
                <w:rFonts w:ascii="Consolas" w:eastAsia="宋体" w:hAnsi="Consolas" w:cs="宋体"/>
                <w:color w:val="AF00DB"/>
                <w:kern w:val="0"/>
                <w:sz w:val="18"/>
                <w:szCs w:val="18"/>
              </w:rPr>
              <w:t>retur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;</w:t>
            </w:r>
          </w:p>
        </w:tc>
      </w:tr>
      <w:tr w:rsidR="00A40B4D" w:rsidRPr="00CE58E9" w14:paraId="21E329AE" w14:textId="77777777" w:rsidTr="00A40B4D">
        <w:tc>
          <w:tcPr>
            <w:tcW w:w="516" w:type="dxa"/>
          </w:tcPr>
          <w:p w14:paraId="3A0540AB" w14:textId="7721526E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72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6F72CB03" w14:textId="47559A17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CE58E9">
              <w:rPr>
                <w:rFonts w:ascii="Consolas" w:eastAsia="宋体" w:hAnsi="Consolas" w:cs="宋体"/>
                <w:color w:val="AF00DB"/>
                <w:kern w:val="0"/>
                <w:sz w:val="18"/>
                <w:szCs w:val="18"/>
              </w:rPr>
              <w:t>end</w:t>
            </w:r>
          </w:p>
        </w:tc>
      </w:tr>
      <w:tr w:rsidR="00A40B4D" w:rsidRPr="00CE58E9" w14:paraId="24212F81" w14:textId="77777777" w:rsidTr="00A40B4D">
        <w:tc>
          <w:tcPr>
            <w:tcW w:w="516" w:type="dxa"/>
          </w:tcPr>
          <w:p w14:paraId="5B3EF286" w14:textId="245ABCCD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73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22C2BEDF" w14:textId="768EB191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A40B4D" w:rsidRPr="00CE58E9" w14:paraId="287C49F3" w14:textId="77777777" w:rsidTr="00A40B4D">
        <w:tc>
          <w:tcPr>
            <w:tcW w:w="516" w:type="dxa"/>
          </w:tcPr>
          <w:p w14:paraId="04A3B671" w14:textId="3847526C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74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28282E13" w14:textId="18EAD96C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CE58E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</w:t>
            </w:r>
          </w:p>
        </w:tc>
      </w:tr>
      <w:tr w:rsidR="00A40B4D" w:rsidRPr="00CE58E9" w14:paraId="498D0EFE" w14:textId="77777777" w:rsidTr="00A40B4D">
        <w:tc>
          <w:tcPr>
            <w:tcW w:w="516" w:type="dxa"/>
          </w:tcPr>
          <w:p w14:paraId="251E20A2" w14:textId="4ACBA271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75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32DA7D9" w14:textId="179AB4FE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figure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Name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Q2_sst_zonal_avg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</w:t>
            </w:r>
          </w:p>
        </w:tc>
      </w:tr>
      <w:tr w:rsidR="00A40B4D" w:rsidRPr="00CE58E9" w14:paraId="5E907F28" w14:textId="77777777" w:rsidTr="00A40B4D">
        <w:tc>
          <w:tcPr>
            <w:tcW w:w="516" w:type="dxa"/>
          </w:tcPr>
          <w:p w14:paraId="39F93703" w14:textId="5196DAB2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76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384F3F9" w14:textId="0FD6AEB6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_1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tiledlayout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TileSpacing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tight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Padding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tight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40B4D" w:rsidRPr="00CE58E9" w14:paraId="6D792351" w14:textId="77777777" w:rsidTr="00A40B4D">
        <w:tc>
          <w:tcPr>
            <w:tcW w:w="516" w:type="dxa"/>
          </w:tcPr>
          <w:p w14:paraId="72411664" w14:textId="6A24F11C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77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686B0A5B" w14:textId="28C03F17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_1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nexttile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_1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40B4D" w:rsidRPr="00CE58E9" w14:paraId="2B920516" w14:textId="77777777" w:rsidTr="00A40B4D">
        <w:tc>
          <w:tcPr>
            <w:tcW w:w="516" w:type="dxa"/>
          </w:tcPr>
          <w:p w14:paraId="461D9B66" w14:textId="67E8AC3D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78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5B4CC798" w14:textId="4604EDA5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yyaxis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_1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left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</w:t>
            </w:r>
          </w:p>
        </w:tc>
      </w:tr>
      <w:tr w:rsidR="00A40B4D" w:rsidRPr="00CE58E9" w14:paraId="10BD1F23" w14:textId="77777777" w:rsidTr="00A40B4D">
        <w:tc>
          <w:tcPr>
            <w:tcW w:w="516" w:type="dxa"/>
          </w:tcPr>
          <w:p w14:paraId="2D18E746" w14:textId="676BD808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79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1BD9E1EE" w14:textId="78DF6454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plot_sst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plot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_1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lat_bin_avg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osstsst_zonal_avg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-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DisplayName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temperature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40B4D" w:rsidRPr="00CE58E9" w14:paraId="7FA90D2F" w14:textId="77777777" w:rsidTr="00A40B4D">
        <w:tc>
          <w:tcPr>
            <w:tcW w:w="516" w:type="dxa"/>
          </w:tcPr>
          <w:p w14:paraId="0A52883F" w14:textId="0107CFDA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80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260339E" w14:textId="2F6D2C8A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set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_1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YColor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#0072BD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XLim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[-</w:t>
            </w:r>
            <w:r w:rsidRPr="00CE58E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90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</w:t>
            </w:r>
            <w:r w:rsidRPr="00CE58E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90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]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YDir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normal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XTick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linspace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-</w:t>
            </w:r>
            <w:r w:rsidRPr="00CE58E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90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90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7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TickLabelInterpreter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latex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FontSize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0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Box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off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40B4D" w:rsidRPr="00CE58E9" w14:paraId="29BCF94D" w14:textId="77777777" w:rsidTr="00A40B4D">
        <w:tc>
          <w:tcPr>
            <w:tcW w:w="516" w:type="dxa"/>
          </w:tcPr>
          <w:p w14:paraId="3D819425" w14:textId="3CAC6C96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81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136BCDA5" w14:textId="1B4191C3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xlabel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_1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latitude $(^{\circ}{\rm{N}})$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Interpreter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latex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40B4D" w:rsidRPr="00CE58E9" w14:paraId="1F67B256" w14:textId="77777777" w:rsidTr="00A40B4D">
        <w:tc>
          <w:tcPr>
            <w:tcW w:w="516" w:type="dxa"/>
          </w:tcPr>
          <w:p w14:paraId="0E3B3005" w14:textId="37D036AC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82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51B4C7F4" w14:textId="2F1D3306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ylabel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_1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Sea Surface temperature $(^{\circ}{\rm{C}})$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Interpreter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latex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40B4D" w:rsidRPr="00CE58E9" w14:paraId="45757A0A" w14:textId="77777777" w:rsidTr="00A40B4D">
        <w:tc>
          <w:tcPr>
            <w:tcW w:w="516" w:type="dxa"/>
          </w:tcPr>
          <w:p w14:paraId="1D18045E" w14:textId="07091589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83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683146C9" w14:textId="0FADE432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yyaxis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_1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right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</w:t>
            </w:r>
          </w:p>
        </w:tc>
      </w:tr>
      <w:tr w:rsidR="00A40B4D" w:rsidRPr="00CE58E9" w14:paraId="5C809F9E" w14:textId="77777777" w:rsidTr="00A40B4D">
        <w:tc>
          <w:tcPr>
            <w:tcW w:w="516" w:type="dxa"/>
          </w:tcPr>
          <w:p w14:paraId="008A0681" w14:textId="4CB515BA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84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6D7B67C" w14:textId="3D6C5873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plot_sal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plot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_1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lat_bin_avg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osaline_zonal_avg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-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DisplayName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Salinity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40B4D" w:rsidRPr="00CE58E9" w14:paraId="1BE72AC6" w14:textId="77777777" w:rsidTr="00A40B4D">
        <w:tc>
          <w:tcPr>
            <w:tcW w:w="516" w:type="dxa"/>
          </w:tcPr>
          <w:p w14:paraId="01079852" w14:textId="1C22FEC4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85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D7851CE" w14:textId="4A28245B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set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_1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YDir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normal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40B4D" w:rsidRPr="00CE58E9" w14:paraId="2CE8FB46" w14:textId="77777777" w:rsidTr="00A40B4D">
        <w:tc>
          <w:tcPr>
            <w:tcW w:w="516" w:type="dxa"/>
          </w:tcPr>
          <w:p w14:paraId="7B4BDED9" w14:textId="2B8A49CD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86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E60A6BB" w14:textId="1B6B37E4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ylabel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_1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Sea Surface Salinity (psu)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Interpreter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latex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40B4D" w:rsidRPr="00CE58E9" w14:paraId="6F0BE106" w14:textId="77777777" w:rsidTr="00A40B4D">
        <w:tc>
          <w:tcPr>
            <w:tcW w:w="516" w:type="dxa"/>
          </w:tcPr>
          <w:p w14:paraId="2D169936" w14:textId="2D84A718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87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0FC6DC5" w14:textId="28B118F1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title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_1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\bf Zonal Average (Jan, 2022)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Interpreter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latex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</w:t>
            </w:r>
          </w:p>
        </w:tc>
      </w:tr>
      <w:tr w:rsidR="00A40B4D" w:rsidRPr="00CE58E9" w14:paraId="54665C2E" w14:textId="77777777" w:rsidTr="00A40B4D">
        <w:tc>
          <w:tcPr>
            <w:tcW w:w="516" w:type="dxa"/>
          </w:tcPr>
          <w:p w14:paraId="4A52A6C1" w14:textId="22E1F202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88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5C4A7CE" w14:textId="57008748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grid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on</w:t>
            </w:r>
          </w:p>
        </w:tc>
      </w:tr>
      <w:tr w:rsidR="00A40B4D" w:rsidRPr="00CE58E9" w14:paraId="5D612BA3" w14:textId="77777777" w:rsidTr="00A40B4D">
        <w:tc>
          <w:tcPr>
            <w:tcW w:w="516" w:type="dxa"/>
          </w:tcPr>
          <w:p w14:paraId="64F1B61D" w14:textId="1FF54683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89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75EB4273" w14:textId="5FD40C88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CE58E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</w:t>
            </w:r>
          </w:p>
        </w:tc>
      </w:tr>
      <w:tr w:rsidR="00A40B4D" w:rsidRPr="00CE58E9" w14:paraId="275508E9" w14:textId="77777777" w:rsidTr="00A40B4D">
        <w:tc>
          <w:tcPr>
            <w:tcW w:w="516" w:type="dxa"/>
          </w:tcPr>
          <w:p w14:paraId="00813B4C" w14:textId="28B9B455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90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73D401C6" w14:textId="27E46847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legend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[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plot_sst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plot_sal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]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Location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south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Interpreter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latex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Box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off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FontSize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0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40B4D" w:rsidRPr="00CE58E9" w14:paraId="2EE194E6" w14:textId="77777777" w:rsidTr="00A40B4D">
        <w:tc>
          <w:tcPr>
            <w:tcW w:w="516" w:type="dxa"/>
          </w:tcPr>
          <w:p w14:paraId="57A5BE28" w14:textId="1CE093BF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91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4438F6A" w14:textId="78CC7B5E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    [</w:t>
            </w:r>
            <w:r w:rsidRPr="00CE58E9">
              <w:rPr>
                <w:rFonts w:ascii="Consolas" w:eastAsia="宋体" w:hAnsi="Consolas" w:cs="宋体"/>
                <w:color w:val="0000FF"/>
                <w:kern w:val="0"/>
                <w:sz w:val="18"/>
                <w:szCs w:val="18"/>
              </w:rPr>
              <w:t>~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itle_s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] =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title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_1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\bf 2022 Spring MS8402 Homework 3 Q2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Guorui Wei 120034910021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Interpreter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latex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40B4D" w:rsidRPr="00CE58E9" w14:paraId="44CAEB59" w14:textId="77777777" w:rsidTr="00A40B4D">
        <w:tc>
          <w:tcPr>
            <w:tcW w:w="516" w:type="dxa"/>
          </w:tcPr>
          <w:p w14:paraId="312BC8FD" w14:textId="42BE135E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92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1F1A08A9" w14:textId="0C7CF766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set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itle_s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FontSize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8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</w:t>
            </w:r>
          </w:p>
        </w:tc>
      </w:tr>
      <w:tr w:rsidR="00A40B4D" w:rsidRPr="00CE58E9" w14:paraId="7FF84C19" w14:textId="77777777" w:rsidTr="00A40B4D">
        <w:tc>
          <w:tcPr>
            <w:tcW w:w="516" w:type="dxa"/>
          </w:tcPr>
          <w:p w14:paraId="2C356F2E" w14:textId="5DECE03C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93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7B398C3" w14:textId="77CA6FF1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CE58E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</w:t>
            </w:r>
          </w:p>
        </w:tc>
      </w:tr>
      <w:tr w:rsidR="00A40B4D" w:rsidRPr="00CE58E9" w14:paraId="6BF5817C" w14:textId="77777777" w:rsidTr="00A40B4D">
        <w:tc>
          <w:tcPr>
            <w:tcW w:w="516" w:type="dxa"/>
          </w:tcPr>
          <w:p w14:paraId="5946A172" w14:textId="6FF87E48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94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738C646C" w14:textId="18F710A7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exportgraphics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_1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..\\doc\\fig\\hw3_Q2_sea_surface_zonal_avg.emf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Resolution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600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ContentType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auto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BackgroundColor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none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Colorspace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rgb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</w:t>
            </w:r>
          </w:p>
        </w:tc>
      </w:tr>
      <w:tr w:rsidR="00A40B4D" w:rsidRPr="00CE58E9" w14:paraId="690E8E99" w14:textId="77777777" w:rsidTr="00A40B4D">
        <w:tc>
          <w:tcPr>
            <w:tcW w:w="516" w:type="dxa"/>
          </w:tcPr>
          <w:p w14:paraId="4459F8EC" w14:textId="59CB02F7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95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47574CC" w14:textId="05AC76E6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exportgraphics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_1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..\\doc\\fig\\hw3_Q2_sea_surface_zonal_avg.png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Resolution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600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ContentType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auto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BackgroundColor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none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Colorspace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rgb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</w:t>
            </w:r>
          </w:p>
        </w:tc>
      </w:tr>
      <w:tr w:rsidR="00A40B4D" w:rsidRPr="00CE58E9" w14:paraId="76E387A2" w14:textId="77777777" w:rsidTr="00A40B4D">
        <w:tc>
          <w:tcPr>
            <w:tcW w:w="516" w:type="dxa"/>
          </w:tcPr>
          <w:p w14:paraId="41059DAA" w14:textId="418DB1FB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lastRenderedPageBreak/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96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6E817146" w14:textId="4AAF4562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A40B4D" w:rsidRPr="00CE58E9" w14:paraId="09B65464" w14:textId="77777777" w:rsidTr="00A40B4D">
        <w:tc>
          <w:tcPr>
            <w:tcW w:w="516" w:type="dxa"/>
          </w:tcPr>
          <w:p w14:paraId="7B6305E4" w14:textId="1A4AEAC3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97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11D73FC6" w14:textId="0F7E4D2A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CE58E9">
              <w:rPr>
                <w:rFonts w:ascii="Consolas" w:eastAsia="宋体" w:hAnsi="Consolas" w:cs="宋体"/>
                <w:color w:val="AF00DB"/>
                <w:kern w:val="0"/>
                <w:sz w:val="18"/>
                <w:szCs w:val="18"/>
              </w:rPr>
              <w:t>retur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;</w:t>
            </w:r>
          </w:p>
        </w:tc>
      </w:tr>
      <w:tr w:rsidR="00A40B4D" w:rsidRPr="00CE58E9" w14:paraId="7A90BE49" w14:textId="77777777" w:rsidTr="00A40B4D">
        <w:tc>
          <w:tcPr>
            <w:tcW w:w="516" w:type="dxa"/>
          </w:tcPr>
          <w:p w14:paraId="32AF08E5" w14:textId="3FC0BF21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98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2D0426A" w14:textId="20E60087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FF"/>
                <w:kern w:val="0"/>
                <w:sz w:val="18"/>
                <w:szCs w:val="18"/>
              </w:rPr>
              <w:t>end</w:t>
            </w:r>
          </w:p>
        </w:tc>
      </w:tr>
      <w:tr w:rsidR="00A40B4D" w:rsidRPr="00CE58E9" w14:paraId="5AA24629" w14:textId="77777777" w:rsidTr="00A40B4D">
        <w:tc>
          <w:tcPr>
            <w:tcW w:w="516" w:type="dxa"/>
          </w:tcPr>
          <w:p w14:paraId="76529DCF" w14:textId="6E0AB01F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99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1DE0F84C" w14:textId="7FF50876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A40B4D" w:rsidRPr="00CE58E9" w14:paraId="78102978" w14:textId="77777777" w:rsidTr="00A40B4D">
        <w:tc>
          <w:tcPr>
            <w:tcW w:w="516" w:type="dxa"/>
          </w:tcPr>
          <w:p w14:paraId="0B678E1E" w14:textId="2606EE42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00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1E6A88D6" w14:textId="5A7D13A5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% find nearest data point</w:t>
            </w:r>
          </w:p>
        </w:tc>
      </w:tr>
      <w:tr w:rsidR="00A40B4D" w:rsidRPr="00CE58E9" w14:paraId="56F1B74F" w14:textId="77777777" w:rsidTr="00A40B4D">
        <w:tc>
          <w:tcPr>
            <w:tcW w:w="516" w:type="dxa"/>
          </w:tcPr>
          <w:p w14:paraId="55E853B2" w14:textId="5D72CCCB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01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1F13D57C" w14:textId="1EC3BAF7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FF"/>
                <w:kern w:val="0"/>
                <w:sz w:val="18"/>
                <w:szCs w:val="18"/>
              </w:rPr>
              <w:t>functio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[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x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y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arcle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] =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Q2_location_query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lo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lat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nav_lo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nav_lat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</w:t>
            </w:r>
          </w:p>
        </w:tc>
      </w:tr>
      <w:tr w:rsidR="00A40B4D" w:rsidRPr="00CE58E9" w14:paraId="5F50B0F7" w14:textId="77777777" w:rsidTr="00A40B4D">
        <w:tc>
          <w:tcPr>
            <w:tcW w:w="516" w:type="dxa"/>
          </w:tcPr>
          <w:p w14:paraId="3D4F112E" w14:textId="3E89131B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02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1212338F" w14:textId="4CDFB5D2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find nearest data point</w:t>
            </w:r>
          </w:p>
        </w:tc>
      </w:tr>
      <w:tr w:rsidR="00A40B4D" w:rsidRPr="00CE58E9" w14:paraId="1E2F6AFE" w14:textId="77777777" w:rsidTr="00A40B4D">
        <w:tc>
          <w:tcPr>
            <w:tcW w:w="516" w:type="dxa"/>
          </w:tcPr>
          <w:p w14:paraId="11822DA1" w14:textId="6C6C4849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03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5A1E087" w14:textId="1D52EE06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OUTPUT:</w:t>
            </w:r>
          </w:p>
        </w:tc>
      </w:tr>
      <w:tr w:rsidR="00A40B4D" w:rsidRPr="00CE58E9" w14:paraId="54B192C0" w14:textId="77777777" w:rsidTr="00A40B4D">
        <w:tc>
          <w:tcPr>
            <w:tcW w:w="516" w:type="dxa"/>
          </w:tcPr>
          <w:p w14:paraId="5EDF540B" w14:textId="4668B3D7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04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1C2864D9" w14:textId="4A1D3DF9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x: lon index</w:t>
            </w:r>
          </w:p>
        </w:tc>
      </w:tr>
      <w:tr w:rsidR="00A40B4D" w:rsidRPr="00CE58E9" w14:paraId="2F6A9C80" w14:textId="77777777" w:rsidTr="00A40B4D">
        <w:tc>
          <w:tcPr>
            <w:tcW w:w="516" w:type="dxa"/>
          </w:tcPr>
          <w:p w14:paraId="24203274" w14:textId="4B273C75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05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B57B940" w14:textId="38A81AFD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y: lat index</w:t>
            </w:r>
          </w:p>
        </w:tc>
      </w:tr>
      <w:tr w:rsidR="00A40B4D" w:rsidRPr="00CE58E9" w14:paraId="0823FDEE" w14:textId="77777777" w:rsidTr="00A40B4D">
        <w:tc>
          <w:tcPr>
            <w:tcW w:w="516" w:type="dxa"/>
          </w:tcPr>
          <w:p w14:paraId="60F34D6F" w14:textId="36C0C102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06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2802A295" w14:textId="023C5E1E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 xml:space="preserve">% arclen: the lengths, arclen, of the great circle arcs connecting pairs </w:t>
            </w:r>
          </w:p>
        </w:tc>
      </w:tr>
      <w:tr w:rsidR="00A40B4D" w:rsidRPr="00CE58E9" w14:paraId="652D793E" w14:textId="77777777" w:rsidTr="00A40B4D">
        <w:tc>
          <w:tcPr>
            <w:tcW w:w="516" w:type="dxa"/>
          </w:tcPr>
          <w:p w14:paraId="089B8338" w14:textId="2E78B6CE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07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67D15818" w14:textId="70EE7F6E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of points on the surface of a sphere.</w:t>
            </w:r>
          </w:p>
        </w:tc>
      </w:tr>
      <w:tr w:rsidR="00A40B4D" w:rsidRPr="00CE58E9" w14:paraId="07C2DCBA" w14:textId="77777777" w:rsidTr="00A40B4D">
        <w:tc>
          <w:tcPr>
            <w:tcW w:w="516" w:type="dxa"/>
          </w:tcPr>
          <w:p w14:paraId="6249FD5F" w14:textId="5A023919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08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1C912847" w14:textId="5105B051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CE58E9">
              <w:rPr>
                <w:rFonts w:ascii="Consolas" w:eastAsia="宋体" w:hAnsi="Consolas" w:cs="宋体"/>
                <w:color w:val="AF00DB"/>
                <w:kern w:val="0"/>
                <w:sz w:val="18"/>
                <w:szCs w:val="18"/>
              </w:rPr>
              <w:t>arguments</w:t>
            </w:r>
          </w:p>
        </w:tc>
      </w:tr>
      <w:tr w:rsidR="00A40B4D" w:rsidRPr="00CE58E9" w14:paraId="14CCBAC5" w14:textId="77777777" w:rsidTr="00A40B4D">
        <w:tc>
          <w:tcPr>
            <w:tcW w:w="516" w:type="dxa"/>
          </w:tcPr>
          <w:p w14:paraId="0CE9F9C3" w14:textId="41CB582B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09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599A7022" w14:textId="4B8A1F92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   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lon</w:t>
            </w:r>
          </w:p>
        </w:tc>
      </w:tr>
      <w:tr w:rsidR="00A40B4D" w:rsidRPr="00CE58E9" w14:paraId="0004BE7D" w14:textId="77777777" w:rsidTr="00A40B4D">
        <w:tc>
          <w:tcPr>
            <w:tcW w:w="516" w:type="dxa"/>
          </w:tcPr>
          <w:p w14:paraId="58BA3F8C" w14:textId="3E6CFCD8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10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D25D90F" w14:textId="071F5987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   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lat</w:t>
            </w:r>
          </w:p>
        </w:tc>
      </w:tr>
      <w:tr w:rsidR="00A40B4D" w:rsidRPr="00CE58E9" w14:paraId="655A60BB" w14:textId="77777777" w:rsidTr="00A40B4D">
        <w:tc>
          <w:tcPr>
            <w:tcW w:w="516" w:type="dxa"/>
          </w:tcPr>
          <w:p w14:paraId="2893D519" w14:textId="2AF5E498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11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510C7110" w14:textId="7C24BDD7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   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nav_lon</w:t>
            </w:r>
          </w:p>
        </w:tc>
      </w:tr>
      <w:tr w:rsidR="00A40B4D" w:rsidRPr="00CE58E9" w14:paraId="7BB5A9C4" w14:textId="77777777" w:rsidTr="00A40B4D">
        <w:tc>
          <w:tcPr>
            <w:tcW w:w="516" w:type="dxa"/>
          </w:tcPr>
          <w:p w14:paraId="4D635AB9" w14:textId="1DD539F5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12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573DDF8B" w14:textId="4A62DA73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   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nav_lat</w:t>
            </w:r>
          </w:p>
        </w:tc>
      </w:tr>
      <w:tr w:rsidR="00A40B4D" w:rsidRPr="00CE58E9" w14:paraId="16CB8085" w14:textId="77777777" w:rsidTr="00A40B4D">
        <w:tc>
          <w:tcPr>
            <w:tcW w:w="516" w:type="dxa"/>
          </w:tcPr>
          <w:p w14:paraId="41ACE80C" w14:textId="30BABE71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13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33EAEFB" w14:textId="779C4917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CE58E9">
              <w:rPr>
                <w:rFonts w:ascii="Consolas" w:eastAsia="宋体" w:hAnsi="Consolas" w:cs="宋体"/>
                <w:color w:val="AF00DB"/>
                <w:kern w:val="0"/>
                <w:sz w:val="18"/>
                <w:szCs w:val="18"/>
              </w:rPr>
              <w:t>end</w:t>
            </w:r>
          </w:p>
        </w:tc>
      </w:tr>
      <w:tr w:rsidR="00A40B4D" w:rsidRPr="00CE58E9" w14:paraId="70953888" w14:textId="77777777" w:rsidTr="00A40B4D">
        <w:tc>
          <w:tcPr>
            <w:tcW w:w="516" w:type="dxa"/>
          </w:tcPr>
          <w:p w14:paraId="6D28DFC8" w14:textId="430BD8B5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14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180E1DAD" w14:textId="214EF565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arcle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0000FF"/>
                <w:kern w:val="0"/>
                <w:sz w:val="18"/>
                <w:szCs w:val="18"/>
              </w:rPr>
              <w:t>na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size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nav_lo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);</w:t>
            </w:r>
          </w:p>
        </w:tc>
      </w:tr>
      <w:tr w:rsidR="00A40B4D" w:rsidRPr="00CE58E9" w14:paraId="40373DEC" w14:textId="77777777" w:rsidTr="00A40B4D">
        <w:tc>
          <w:tcPr>
            <w:tcW w:w="516" w:type="dxa"/>
          </w:tcPr>
          <w:p w14:paraId="1B76CE24" w14:textId="73385C51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15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27A6AC93" w14:textId="541DEF6B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CE58E9">
              <w:rPr>
                <w:rFonts w:ascii="Consolas" w:eastAsia="宋体" w:hAnsi="Consolas" w:cs="宋体"/>
                <w:color w:val="AF00DB"/>
                <w:kern w:val="0"/>
                <w:sz w:val="18"/>
                <w:szCs w:val="18"/>
              </w:rPr>
              <w:t>for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j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: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size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nav_lo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</w:t>
            </w:r>
          </w:p>
        </w:tc>
      </w:tr>
      <w:tr w:rsidR="00A40B4D" w:rsidRPr="00CE58E9" w14:paraId="596CA241" w14:textId="77777777" w:rsidTr="00A40B4D">
        <w:tc>
          <w:tcPr>
            <w:tcW w:w="516" w:type="dxa"/>
          </w:tcPr>
          <w:p w14:paraId="18A56F22" w14:textId="65DE62A6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16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224F5B41" w14:textId="37CEEEA1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   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arcle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: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j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) =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distance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lat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lo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nav_lat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: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j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,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nav_lo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: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j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);</w:t>
            </w:r>
          </w:p>
        </w:tc>
      </w:tr>
      <w:tr w:rsidR="00A40B4D" w:rsidRPr="00CE58E9" w14:paraId="182BB814" w14:textId="77777777" w:rsidTr="00A40B4D">
        <w:tc>
          <w:tcPr>
            <w:tcW w:w="516" w:type="dxa"/>
          </w:tcPr>
          <w:p w14:paraId="61ED2493" w14:textId="59777FB0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17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799890E" w14:textId="1DA51A42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CE58E9">
              <w:rPr>
                <w:rFonts w:ascii="Consolas" w:eastAsia="宋体" w:hAnsi="Consolas" w:cs="宋体"/>
                <w:color w:val="AF00DB"/>
                <w:kern w:val="0"/>
                <w:sz w:val="18"/>
                <w:szCs w:val="18"/>
              </w:rPr>
              <w:t>end</w:t>
            </w:r>
          </w:p>
        </w:tc>
      </w:tr>
      <w:tr w:rsidR="00A40B4D" w:rsidRPr="00CE58E9" w14:paraId="4E51C2BD" w14:textId="77777777" w:rsidTr="00A40B4D">
        <w:tc>
          <w:tcPr>
            <w:tcW w:w="516" w:type="dxa"/>
          </w:tcPr>
          <w:p w14:paraId="7A09595E" w14:textId="08193A8F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18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60419082" w14:textId="61A109FF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    [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arcle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] =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mi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arcle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[]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all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omitnan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linear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40B4D" w:rsidRPr="00CE58E9" w14:paraId="2C6780ED" w14:textId="77777777" w:rsidTr="00A40B4D">
        <w:tc>
          <w:tcPr>
            <w:tcW w:w="516" w:type="dxa"/>
          </w:tcPr>
          <w:p w14:paraId="19973E21" w14:textId="46DEE73B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19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1A89BA3" w14:textId="53B67444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    [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x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y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] =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ind2sub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size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nav_lo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40B4D" w:rsidRPr="00CE58E9" w14:paraId="6DD30EB2" w14:textId="77777777" w:rsidTr="00A40B4D">
        <w:tc>
          <w:tcPr>
            <w:tcW w:w="516" w:type="dxa"/>
          </w:tcPr>
          <w:p w14:paraId="14CFC045" w14:textId="3731ED99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20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19C9CD3B" w14:textId="5A374144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A40B4D" w:rsidRPr="00CE58E9" w14:paraId="59D83438" w14:textId="77777777" w:rsidTr="00A40B4D">
        <w:tc>
          <w:tcPr>
            <w:tcW w:w="516" w:type="dxa"/>
          </w:tcPr>
          <w:p w14:paraId="5A0A37EE" w14:textId="48180BD8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21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54E7C0B1" w14:textId="010FE67F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CE58E9">
              <w:rPr>
                <w:rFonts w:ascii="Consolas" w:eastAsia="宋体" w:hAnsi="Consolas" w:cs="宋体"/>
                <w:color w:val="AF00DB"/>
                <w:kern w:val="0"/>
                <w:sz w:val="18"/>
                <w:szCs w:val="18"/>
              </w:rPr>
              <w:t>retur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;</w:t>
            </w:r>
          </w:p>
        </w:tc>
      </w:tr>
      <w:tr w:rsidR="00A40B4D" w:rsidRPr="00CE58E9" w14:paraId="10D337D7" w14:textId="77777777" w:rsidTr="00A40B4D">
        <w:tc>
          <w:tcPr>
            <w:tcW w:w="516" w:type="dxa"/>
          </w:tcPr>
          <w:p w14:paraId="747AAF68" w14:textId="3ED5FA64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22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56583417" w14:textId="55107C3A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FF"/>
                <w:kern w:val="0"/>
                <w:sz w:val="18"/>
                <w:szCs w:val="18"/>
              </w:rPr>
              <w:t>end</w:t>
            </w:r>
          </w:p>
        </w:tc>
      </w:tr>
      <w:tr w:rsidR="00A40B4D" w:rsidRPr="00CE58E9" w14:paraId="55967EFA" w14:textId="77777777" w:rsidTr="00A40B4D">
        <w:tc>
          <w:tcPr>
            <w:tcW w:w="516" w:type="dxa"/>
          </w:tcPr>
          <w:p w14:paraId="4C475123" w14:textId="6C28440C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23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1211F2A6" w14:textId="21A83007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A40B4D" w:rsidRPr="00CE58E9" w14:paraId="48789528" w14:textId="77777777" w:rsidTr="00A40B4D">
        <w:tc>
          <w:tcPr>
            <w:tcW w:w="516" w:type="dxa"/>
          </w:tcPr>
          <w:p w14:paraId="1A7AC57A" w14:textId="0373A7E0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24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9923143" w14:textId="67008853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%</w:t>
            </w:r>
          </w:p>
        </w:tc>
      </w:tr>
      <w:tr w:rsidR="00A40B4D" w:rsidRPr="00CE58E9" w14:paraId="53D9ECE2" w14:textId="77777777" w:rsidTr="00A40B4D">
        <w:tc>
          <w:tcPr>
            <w:tcW w:w="516" w:type="dxa"/>
          </w:tcPr>
          <w:p w14:paraId="77985EDF" w14:textId="084D4578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25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54FEF3C0" w14:textId="72F68D51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FF"/>
                <w:kern w:val="0"/>
                <w:sz w:val="18"/>
                <w:szCs w:val="18"/>
              </w:rPr>
              <w:t>functio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[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P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t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A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CT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N2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_mid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ot_rho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] =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Q2_gsw_N2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x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y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nav_lo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nav_lat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deptht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votemper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vosaline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_ref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mem_E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ath_votemper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ath_vosaline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</w:t>
            </w:r>
          </w:p>
        </w:tc>
      </w:tr>
      <w:tr w:rsidR="00A40B4D" w:rsidRPr="00CE58E9" w14:paraId="37EBD340" w14:textId="77777777" w:rsidTr="00A40B4D">
        <w:tc>
          <w:tcPr>
            <w:tcW w:w="516" w:type="dxa"/>
          </w:tcPr>
          <w:p w14:paraId="663A6CF3" w14:textId="0E60E900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26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6A6175A9" w14:textId="2B7C9A5B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Q2</w:t>
            </w:r>
          </w:p>
        </w:tc>
      </w:tr>
      <w:tr w:rsidR="00A40B4D" w:rsidRPr="00CE58E9" w14:paraId="3426FBF9" w14:textId="77777777" w:rsidTr="00A40B4D">
        <w:tc>
          <w:tcPr>
            <w:tcW w:w="516" w:type="dxa"/>
          </w:tcPr>
          <w:p w14:paraId="4608AC4D" w14:textId="7E337472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27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6D140594" w14:textId="6A728296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</w:t>
            </w:r>
          </w:p>
        </w:tc>
      </w:tr>
      <w:tr w:rsidR="00A40B4D" w:rsidRPr="00CE58E9" w14:paraId="6ABA29D6" w14:textId="77777777" w:rsidTr="00A40B4D">
        <w:tc>
          <w:tcPr>
            <w:tcW w:w="516" w:type="dxa"/>
          </w:tcPr>
          <w:p w14:paraId="4C1182E1" w14:textId="0B655249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28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569D4703" w14:textId="55C6F0D2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CE58E9">
              <w:rPr>
                <w:rFonts w:ascii="Consolas" w:eastAsia="宋体" w:hAnsi="Consolas" w:cs="宋体"/>
                <w:color w:val="AF00DB"/>
                <w:kern w:val="0"/>
                <w:sz w:val="18"/>
                <w:szCs w:val="18"/>
              </w:rPr>
              <w:t>arguments</w:t>
            </w:r>
          </w:p>
        </w:tc>
      </w:tr>
      <w:tr w:rsidR="00A40B4D" w:rsidRPr="00CE58E9" w14:paraId="79EAE89B" w14:textId="77777777" w:rsidTr="00A40B4D">
        <w:tc>
          <w:tcPr>
            <w:tcW w:w="516" w:type="dxa"/>
          </w:tcPr>
          <w:p w14:paraId="070538B2" w14:textId="61945282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29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2E3D83A" w14:textId="56D6BC5E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   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x</w:t>
            </w:r>
          </w:p>
        </w:tc>
      </w:tr>
      <w:tr w:rsidR="00A40B4D" w:rsidRPr="00CE58E9" w14:paraId="16CBC233" w14:textId="77777777" w:rsidTr="00A40B4D">
        <w:tc>
          <w:tcPr>
            <w:tcW w:w="516" w:type="dxa"/>
          </w:tcPr>
          <w:p w14:paraId="74E33C54" w14:textId="0FFFEE9E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30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3EA83B6" w14:textId="6E5CB045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   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y</w:t>
            </w:r>
          </w:p>
        </w:tc>
      </w:tr>
      <w:tr w:rsidR="00A40B4D" w:rsidRPr="00CE58E9" w14:paraId="08E71FD7" w14:textId="77777777" w:rsidTr="00A40B4D">
        <w:tc>
          <w:tcPr>
            <w:tcW w:w="516" w:type="dxa"/>
          </w:tcPr>
          <w:p w14:paraId="093AEEF6" w14:textId="71644B85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31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21E5D347" w14:textId="4C8E46B2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   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nav_lon</w:t>
            </w:r>
          </w:p>
        </w:tc>
      </w:tr>
      <w:tr w:rsidR="00A40B4D" w:rsidRPr="00CE58E9" w14:paraId="669F7111" w14:textId="77777777" w:rsidTr="00A40B4D">
        <w:tc>
          <w:tcPr>
            <w:tcW w:w="516" w:type="dxa"/>
          </w:tcPr>
          <w:p w14:paraId="2C862740" w14:textId="5FC00D8D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32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25BD34CD" w14:textId="34EE141B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   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nav_lat</w:t>
            </w:r>
          </w:p>
        </w:tc>
      </w:tr>
      <w:tr w:rsidR="00A40B4D" w:rsidRPr="00CE58E9" w14:paraId="51D08D57" w14:textId="77777777" w:rsidTr="00A40B4D">
        <w:tc>
          <w:tcPr>
            <w:tcW w:w="516" w:type="dxa"/>
          </w:tcPr>
          <w:p w14:paraId="5FF791B5" w14:textId="2C7136F6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33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DC175CA" w14:textId="319C9B1E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   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deptht</w:t>
            </w:r>
          </w:p>
        </w:tc>
      </w:tr>
      <w:tr w:rsidR="00A40B4D" w:rsidRPr="00CE58E9" w14:paraId="3323322F" w14:textId="77777777" w:rsidTr="00A40B4D">
        <w:tc>
          <w:tcPr>
            <w:tcW w:w="516" w:type="dxa"/>
          </w:tcPr>
          <w:p w14:paraId="38432D6A" w14:textId="1CA03703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34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8CB1CF8" w14:textId="379DB55B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   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votemper</w:t>
            </w:r>
          </w:p>
        </w:tc>
      </w:tr>
      <w:tr w:rsidR="00A40B4D" w:rsidRPr="00CE58E9" w14:paraId="516A0B3F" w14:textId="77777777" w:rsidTr="00A40B4D">
        <w:tc>
          <w:tcPr>
            <w:tcW w:w="516" w:type="dxa"/>
          </w:tcPr>
          <w:p w14:paraId="0F69F484" w14:textId="305D8D8B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35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6848F19D" w14:textId="04320EAF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   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vosaline</w:t>
            </w:r>
          </w:p>
        </w:tc>
      </w:tr>
      <w:tr w:rsidR="00A40B4D" w:rsidRPr="00CE58E9" w14:paraId="2C90D6E4" w14:textId="77777777" w:rsidTr="00A40B4D">
        <w:tc>
          <w:tcPr>
            <w:tcW w:w="516" w:type="dxa"/>
          </w:tcPr>
          <w:p w14:paraId="2AA84C4B" w14:textId="33188707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36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6C3E4959" w14:textId="6ED6347B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   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_ref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0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; </w:t>
            </w:r>
            <w:r w:rsidRPr="00CE58E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reference pressure of potential density</w:t>
            </w:r>
          </w:p>
        </w:tc>
      </w:tr>
      <w:tr w:rsidR="00A40B4D" w:rsidRPr="00CE58E9" w14:paraId="08D14B18" w14:textId="77777777" w:rsidTr="00A40B4D">
        <w:tc>
          <w:tcPr>
            <w:tcW w:w="516" w:type="dxa"/>
          </w:tcPr>
          <w:p w14:paraId="775AB198" w14:textId="71A0B520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37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B90B089" w14:textId="1583AB98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   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mem_E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</w:t>
            </w:r>
            <w:r w:rsidRPr="00CE58E9">
              <w:rPr>
                <w:rFonts w:ascii="Consolas" w:eastAsia="宋体" w:hAnsi="Consolas" w:cs="宋体"/>
                <w:color w:val="0000FF"/>
                <w:kern w:val="0"/>
                <w:sz w:val="18"/>
                <w:szCs w:val="18"/>
              </w:rPr>
              <w:t>string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on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</w:t>
            </w:r>
            <w:r w:rsidRPr="00CE58E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accelerate by storing large data in memory</w:t>
            </w:r>
          </w:p>
        </w:tc>
      </w:tr>
      <w:tr w:rsidR="00A40B4D" w:rsidRPr="00CE58E9" w14:paraId="40E3CFDF" w14:textId="77777777" w:rsidTr="00A40B4D">
        <w:tc>
          <w:tcPr>
            <w:tcW w:w="516" w:type="dxa"/>
          </w:tcPr>
          <w:p w14:paraId="7EFB96D3" w14:textId="7ABFE7C4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lastRenderedPageBreak/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38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603A8A98" w14:textId="6D5C0A14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   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ath_votemper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..\data\votemper_control_monthly_highres_3D_202201_OPER_v0.1.nc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;</w:t>
            </w:r>
          </w:p>
        </w:tc>
      </w:tr>
      <w:tr w:rsidR="00A40B4D" w:rsidRPr="00CE58E9" w14:paraId="6BE481F4" w14:textId="77777777" w:rsidTr="00A40B4D">
        <w:tc>
          <w:tcPr>
            <w:tcW w:w="516" w:type="dxa"/>
          </w:tcPr>
          <w:p w14:paraId="75180F90" w14:textId="27EF8AD7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39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7EAA7201" w14:textId="14D61CB5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   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ath_vosaline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..\data\vosaline_control_monthly_highres_3D_202201_OPER_v0.1.nc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;</w:t>
            </w:r>
          </w:p>
        </w:tc>
      </w:tr>
      <w:tr w:rsidR="00A40B4D" w:rsidRPr="00CE58E9" w14:paraId="7C91731D" w14:textId="77777777" w:rsidTr="00A40B4D">
        <w:tc>
          <w:tcPr>
            <w:tcW w:w="516" w:type="dxa"/>
          </w:tcPr>
          <w:p w14:paraId="7915AD5C" w14:textId="54CF3F4D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40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85A5591" w14:textId="3719EFEA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CE58E9">
              <w:rPr>
                <w:rFonts w:ascii="Consolas" w:eastAsia="宋体" w:hAnsi="Consolas" w:cs="宋体"/>
                <w:color w:val="AF00DB"/>
                <w:kern w:val="0"/>
                <w:sz w:val="18"/>
                <w:szCs w:val="18"/>
              </w:rPr>
              <w:t>end</w:t>
            </w:r>
          </w:p>
        </w:tc>
      </w:tr>
      <w:tr w:rsidR="00A40B4D" w:rsidRPr="00CE58E9" w14:paraId="007B092B" w14:textId="77777777" w:rsidTr="00A40B4D">
        <w:tc>
          <w:tcPr>
            <w:tcW w:w="516" w:type="dxa"/>
          </w:tcPr>
          <w:p w14:paraId="1273D176" w14:textId="2C5CBB12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41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72FA1EC3" w14:textId="4FA89BF4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</w:p>
        </w:tc>
      </w:tr>
      <w:tr w:rsidR="00A40B4D" w:rsidRPr="00CE58E9" w14:paraId="3452234F" w14:textId="77777777" w:rsidTr="00A40B4D">
        <w:tc>
          <w:tcPr>
            <w:tcW w:w="516" w:type="dxa"/>
          </w:tcPr>
          <w:p w14:paraId="646A5A75" w14:textId="0BE04703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42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B1B6082" w14:textId="00374BFA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CE58E9">
              <w:rPr>
                <w:rFonts w:ascii="Consolas" w:eastAsia="宋体" w:hAnsi="Consolas" w:cs="宋体"/>
                <w:color w:val="AF00DB"/>
                <w:kern w:val="0"/>
                <w:sz w:val="18"/>
                <w:szCs w:val="18"/>
              </w:rPr>
              <w:t>if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(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strcmpi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mem_E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on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)</w:t>
            </w:r>
          </w:p>
        </w:tc>
      </w:tr>
      <w:tr w:rsidR="00A40B4D" w:rsidRPr="00CE58E9" w14:paraId="72C5F848" w14:textId="77777777" w:rsidTr="00A40B4D">
        <w:tc>
          <w:tcPr>
            <w:tcW w:w="516" w:type="dxa"/>
          </w:tcPr>
          <w:p w14:paraId="7E5C7D94" w14:textId="43FBCEBE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43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E216900" w14:textId="5F1D33E3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   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P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squeeze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vosaline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x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y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:));</w:t>
            </w:r>
          </w:p>
        </w:tc>
      </w:tr>
      <w:tr w:rsidR="00A40B4D" w:rsidRPr="00CE58E9" w14:paraId="44C4BD50" w14:textId="77777777" w:rsidTr="00A40B4D">
        <w:tc>
          <w:tcPr>
            <w:tcW w:w="516" w:type="dxa"/>
          </w:tcPr>
          <w:p w14:paraId="6F7AB1D7" w14:textId="162FEC10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44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2FD2CB0F" w14:textId="3D4A891B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   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t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squeeze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votemper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x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y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:));</w:t>
            </w:r>
          </w:p>
        </w:tc>
      </w:tr>
      <w:tr w:rsidR="00A40B4D" w:rsidRPr="00CE58E9" w14:paraId="66421856" w14:textId="77777777" w:rsidTr="00A40B4D">
        <w:tc>
          <w:tcPr>
            <w:tcW w:w="516" w:type="dxa"/>
          </w:tcPr>
          <w:p w14:paraId="5762CCDD" w14:textId="0EC18293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45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A9F8F1D" w14:textId="5105678F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CE58E9">
              <w:rPr>
                <w:rFonts w:ascii="Consolas" w:eastAsia="宋体" w:hAnsi="Consolas" w:cs="宋体"/>
                <w:color w:val="AF00DB"/>
                <w:kern w:val="0"/>
                <w:sz w:val="18"/>
                <w:szCs w:val="18"/>
              </w:rPr>
              <w:t>else</w:t>
            </w:r>
          </w:p>
        </w:tc>
      </w:tr>
      <w:tr w:rsidR="00A40B4D" w:rsidRPr="00CE58E9" w14:paraId="441FCC46" w14:textId="77777777" w:rsidTr="00A40B4D">
        <w:tc>
          <w:tcPr>
            <w:tcW w:w="516" w:type="dxa"/>
          </w:tcPr>
          <w:p w14:paraId="0EC0016E" w14:textId="10652100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46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10AC7C0E" w14:textId="045A140E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   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P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squeeze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ncread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ath_vosaline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vosaline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[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x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y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],[</w:t>
            </w:r>
            <w:r w:rsidRPr="00CE58E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Inf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]));</w:t>
            </w:r>
          </w:p>
        </w:tc>
      </w:tr>
      <w:tr w:rsidR="00A40B4D" w:rsidRPr="00CE58E9" w14:paraId="140C0FDF" w14:textId="77777777" w:rsidTr="00A40B4D">
        <w:tc>
          <w:tcPr>
            <w:tcW w:w="516" w:type="dxa"/>
          </w:tcPr>
          <w:p w14:paraId="5EBC5005" w14:textId="7734DF75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47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12EC7332" w14:textId="7703901B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   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t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squeeze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ncread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ath_votemper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votemper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[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x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y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],[</w:t>
            </w:r>
            <w:r w:rsidRPr="00CE58E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Inf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]));</w:t>
            </w:r>
          </w:p>
        </w:tc>
      </w:tr>
      <w:tr w:rsidR="00A40B4D" w:rsidRPr="00CE58E9" w14:paraId="296C13BF" w14:textId="77777777" w:rsidTr="00A40B4D">
        <w:tc>
          <w:tcPr>
            <w:tcW w:w="516" w:type="dxa"/>
          </w:tcPr>
          <w:p w14:paraId="10E4B399" w14:textId="7E8CFC65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48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2DC99529" w14:textId="7956C587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CE58E9">
              <w:rPr>
                <w:rFonts w:ascii="Consolas" w:eastAsia="宋体" w:hAnsi="Consolas" w:cs="宋体"/>
                <w:color w:val="AF00DB"/>
                <w:kern w:val="0"/>
                <w:sz w:val="18"/>
                <w:szCs w:val="18"/>
              </w:rPr>
              <w:t>end</w:t>
            </w:r>
          </w:p>
        </w:tc>
      </w:tr>
      <w:tr w:rsidR="00A40B4D" w:rsidRPr="00CE58E9" w14:paraId="1C6914FB" w14:textId="77777777" w:rsidTr="00A40B4D">
        <w:tc>
          <w:tcPr>
            <w:tcW w:w="516" w:type="dxa"/>
          </w:tcPr>
          <w:p w14:paraId="69CC170D" w14:textId="187EF586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49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23E55A9" w14:textId="30CAA942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CE58E9">
              <w:rPr>
                <w:rFonts w:ascii="Consolas" w:eastAsia="宋体" w:hAnsi="Consolas" w:cs="宋体"/>
                <w:color w:val="AF00DB"/>
                <w:kern w:val="0"/>
                <w:sz w:val="18"/>
                <w:szCs w:val="18"/>
              </w:rPr>
              <w:t>if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(</w:t>
            </w:r>
            <w:r w:rsidRPr="00CE58E9">
              <w:rPr>
                <w:rFonts w:ascii="Consolas" w:eastAsia="宋体" w:hAnsi="Consolas" w:cs="宋体"/>
                <w:color w:val="0000FF"/>
                <w:kern w:val="0"/>
                <w:sz w:val="18"/>
                <w:szCs w:val="18"/>
              </w:rPr>
              <w:t>nargout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&lt; </w:t>
            </w:r>
            <w:r w:rsidRPr="00CE58E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</w:t>
            </w:r>
          </w:p>
        </w:tc>
      </w:tr>
      <w:tr w:rsidR="00A40B4D" w:rsidRPr="00CE58E9" w14:paraId="43584025" w14:textId="77777777" w:rsidTr="00A40B4D">
        <w:tc>
          <w:tcPr>
            <w:tcW w:w="516" w:type="dxa"/>
          </w:tcPr>
          <w:p w14:paraId="0A903F24" w14:textId="17D2EE56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50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65699D5" w14:textId="559D31E7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   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0000FF"/>
                <w:kern w:val="0"/>
                <w:sz w:val="18"/>
                <w:szCs w:val="18"/>
              </w:rPr>
              <w:t>uint8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0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);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A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;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CT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;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N2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;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_mid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;</w:t>
            </w:r>
          </w:p>
        </w:tc>
      </w:tr>
      <w:tr w:rsidR="00A40B4D" w:rsidRPr="00CE58E9" w14:paraId="70DEC8E4" w14:textId="77777777" w:rsidTr="00A40B4D">
        <w:tc>
          <w:tcPr>
            <w:tcW w:w="516" w:type="dxa"/>
          </w:tcPr>
          <w:p w14:paraId="6BFABD64" w14:textId="3FAEC4A8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51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2BA19506" w14:textId="5AD301D9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    </w:t>
            </w:r>
            <w:r w:rsidRPr="00CE58E9">
              <w:rPr>
                <w:rFonts w:ascii="Consolas" w:eastAsia="宋体" w:hAnsi="Consolas" w:cs="宋体"/>
                <w:color w:val="AF00DB"/>
                <w:kern w:val="0"/>
                <w:sz w:val="18"/>
                <w:szCs w:val="18"/>
              </w:rPr>
              <w:t>retur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;</w:t>
            </w:r>
          </w:p>
        </w:tc>
      </w:tr>
      <w:tr w:rsidR="00A40B4D" w:rsidRPr="00CE58E9" w14:paraId="481DBA02" w14:textId="77777777" w:rsidTr="00A40B4D">
        <w:tc>
          <w:tcPr>
            <w:tcW w:w="516" w:type="dxa"/>
          </w:tcPr>
          <w:p w14:paraId="03E7667C" w14:textId="5C8134B4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52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2DCDB822" w14:textId="0D40A42F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CE58E9">
              <w:rPr>
                <w:rFonts w:ascii="Consolas" w:eastAsia="宋体" w:hAnsi="Consolas" w:cs="宋体"/>
                <w:color w:val="AF00DB"/>
                <w:kern w:val="0"/>
                <w:sz w:val="18"/>
                <w:szCs w:val="18"/>
              </w:rPr>
              <w:t>end</w:t>
            </w:r>
          </w:p>
        </w:tc>
      </w:tr>
      <w:tr w:rsidR="00A40B4D" w:rsidRPr="00CE58E9" w14:paraId="37A421F7" w14:textId="77777777" w:rsidTr="00A40B4D">
        <w:tc>
          <w:tcPr>
            <w:tcW w:w="516" w:type="dxa"/>
          </w:tcPr>
          <w:p w14:paraId="1BC37D80" w14:textId="35FC7E58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53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775A768" w14:textId="5F535A7E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A40B4D" w:rsidRPr="00CE58E9" w14:paraId="5BEA5FFF" w14:textId="77777777" w:rsidTr="00A40B4D">
        <w:tc>
          <w:tcPr>
            <w:tcW w:w="516" w:type="dxa"/>
          </w:tcPr>
          <w:p w14:paraId="15A536F8" w14:textId="1D0E62F6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54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2EB7CAC3" w14:textId="35B2564A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z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-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deptht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; </w:t>
            </w:r>
            <w:r w:rsidRPr="00CE58E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m] Height (z) is NEGATIVE in the ocean.</w:t>
            </w:r>
          </w:p>
        </w:tc>
      </w:tr>
      <w:tr w:rsidR="00A40B4D" w:rsidRPr="00CE58E9" w14:paraId="28F675AB" w14:textId="77777777" w:rsidTr="00A40B4D">
        <w:tc>
          <w:tcPr>
            <w:tcW w:w="516" w:type="dxa"/>
          </w:tcPr>
          <w:p w14:paraId="234D511A" w14:textId="68F63B4E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55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971AC94" w14:textId="7E3A72A6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lat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nav_lat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x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y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); </w:t>
            </w:r>
            <w:r w:rsidRPr="00CE58E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deg N]</w:t>
            </w:r>
          </w:p>
        </w:tc>
      </w:tr>
      <w:tr w:rsidR="00A40B4D" w:rsidRPr="00CE58E9" w14:paraId="170760EA" w14:textId="77777777" w:rsidTr="00A40B4D">
        <w:tc>
          <w:tcPr>
            <w:tcW w:w="516" w:type="dxa"/>
          </w:tcPr>
          <w:p w14:paraId="26BB4D32" w14:textId="51E6A7CB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56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120CFB0A" w14:textId="682D2397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gsw_p_from_z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z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lat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40B4D" w:rsidRPr="00CE58E9" w14:paraId="388CA29C" w14:textId="77777777" w:rsidTr="00A40B4D">
        <w:tc>
          <w:tcPr>
            <w:tcW w:w="516" w:type="dxa"/>
          </w:tcPr>
          <w:p w14:paraId="173EC982" w14:textId="14D40F4F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57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111D9FEB" w14:textId="7A8D3BDF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CE58E9">
              <w:rPr>
                <w:rFonts w:ascii="Consolas" w:eastAsia="宋体" w:hAnsi="Consolas" w:cs="宋体"/>
                <w:color w:val="AF00DB"/>
                <w:kern w:val="0"/>
                <w:sz w:val="18"/>
                <w:szCs w:val="18"/>
              </w:rPr>
              <w:t>if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(</w:t>
            </w:r>
            <w:r w:rsidRPr="00CE58E9">
              <w:rPr>
                <w:rFonts w:ascii="Consolas" w:eastAsia="宋体" w:hAnsi="Consolas" w:cs="宋体"/>
                <w:color w:val="0000FF"/>
                <w:kern w:val="0"/>
                <w:sz w:val="18"/>
                <w:szCs w:val="18"/>
              </w:rPr>
              <w:t>nargout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&lt; </w:t>
            </w:r>
            <w:r w:rsidRPr="00CE58E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4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</w:t>
            </w:r>
          </w:p>
        </w:tc>
      </w:tr>
      <w:tr w:rsidR="00A40B4D" w:rsidRPr="00CE58E9" w14:paraId="6D4735A7" w14:textId="77777777" w:rsidTr="00A40B4D">
        <w:tc>
          <w:tcPr>
            <w:tcW w:w="516" w:type="dxa"/>
          </w:tcPr>
          <w:p w14:paraId="4FFB3F70" w14:textId="3165C086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58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64702E8" w14:textId="5EC53E7E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   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A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0000FF"/>
                <w:kern w:val="0"/>
                <w:sz w:val="18"/>
                <w:szCs w:val="18"/>
              </w:rPr>
              <w:t>uint8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0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);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CT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A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;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N2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A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;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_mid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A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;</w:t>
            </w:r>
          </w:p>
        </w:tc>
      </w:tr>
      <w:tr w:rsidR="00A40B4D" w:rsidRPr="00CE58E9" w14:paraId="02825AAA" w14:textId="77777777" w:rsidTr="00A40B4D">
        <w:tc>
          <w:tcPr>
            <w:tcW w:w="516" w:type="dxa"/>
          </w:tcPr>
          <w:p w14:paraId="28B4FB51" w14:textId="7C9129B7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59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5FE22A6C" w14:textId="74BD9974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    </w:t>
            </w:r>
            <w:r w:rsidRPr="00CE58E9">
              <w:rPr>
                <w:rFonts w:ascii="Consolas" w:eastAsia="宋体" w:hAnsi="Consolas" w:cs="宋体"/>
                <w:color w:val="AF00DB"/>
                <w:kern w:val="0"/>
                <w:sz w:val="18"/>
                <w:szCs w:val="18"/>
              </w:rPr>
              <w:t>retur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;</w:t>
            </w:r>
          </w:p>
        </w:tc>
      </w:tr>
      <w:tr w:rsidR="00A40B4D" w:rsidRPr="00CE58E9" w14:paraId="7AF18F0C" w14:textId="77777777" w:rsidTr="00A40B4D">
        <w:tc>
          <w:tcPr>
            <w:tcW w:w="516" w:type="dxa"/>
          </w:tcPr>
          <w:p w14:paraId="7DC2A52B" w14:textId="08DD3B2B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60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5DDCCEAC" w14:textId="421A15C9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CE58E9">
              <w:rPr>
                <w:rFonts w:ascii="Consolas" w:eastAsia="宋体" w:hAnsi="Consolas" w:cs="宋体"/>
                <w:color w:val="AF00DB"/>
                <w:kern w:val="0"/>
                <w:sz w:val="18"/>
                <w:szCs w:val="18"/>
              </w:rPr>
              <w:t>end</w:t>
            </w:r>
          </w:p>
        </w:tc>
      </w:tr>
      <w:tr w:rsidR="00A40B4D" w:rsidRPr="00CE58E9" w14:paraId="32E9B355" w14:textId="77777777" w:rsidTr="00A40B4D">
        <w:tc>
          <w:tcPr>
            <w:tcW w:w="516" w:type="dxa"/>
          </w:tcPr>
          <w:p w14:paraId="61E33C2C" w14:textId="1AD61173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61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2009CC27" w14:textId="2F476B11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A40B4D" w:rsidRPr="00CE58E9" w14:paraId="5011855E" w14:textId="77777777" w:rsidTr="00A40B4D">
        <w:tc>
          <w:tcPr>
            <w:tcW w:w="516" w:type="dxa"/>
          </w:tcPr>
          <w:p w14:paraId="38C0E1EB" w14:textId="35DF2F72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62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A91A270" w14:textId="65884B62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CE58E9">
              <w:rPr>
                <w:rFonts w:ascii="Consolas" w:eastAsia="宋体" w:hAnsi="Consolas" w:cs="宋体"/>
                <w:color w:val="AF00DB"/>
                <w:kern w:val="0"/>
                <w:sz w:val="18"/>
                <w:szCs w:val="18"/>
              </w:rPr>
              <w:t>if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(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mi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isnan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P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,[]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all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)</w:t>
            </w:r>
          </w:p>
        </w:tc>
      </w:tr>
      <w:tr w:rsidR="00A40B4D" w:rsidRPr="00CE58E9" w14:paraId="7CACCCF7" w14:textId="77777777" w:rsidTr="00A40B4D">
        <w:tc>
          <w:tcPr>
            <w:tcW w:w="516" w:type="dxa"/>
          </w:tcPr>
          <w:p w14:paraId="7000FD6B" w14:textId="06E9C59C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63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B364974" w14:textId="5AA7BCC0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   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A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0000FF"/>
                <w:kern w:val="0"/>
                <w:sz w:val="18"/>
                <w:szCs w:val="18"/>
              </w:rPr>
              <w:t>uint8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0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);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CT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A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;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N2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A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;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_mid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A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;</w:t>
            </w:r>
          </w:p>
        </w:tc>
      </w:tr>
      <w:tr w:rsidR="00A40B4D" w:rsidRPr="00CE58E9" w14:paraId="12388F9B" w14:textId="77777777" w:rsidTr="00A40B4D">
        <w:tc>
          <w:tcPr>
            <w:tcW w:w="516" w:type="dxa"/>
          </w:tcPr>
          <w:p w14:paraId="329B7369" w14:textId="54167277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64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C401A2B" w14:textId="7106F2BF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   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warning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warning: no data! (x,y) = (%i,%i)\n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x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y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40B4D" w:rsidRPr="00CE58E9" w14:paraId="10F64771" w14:textId="77777777" w:rsidTr="00A40B4D">
        <w:tc>
          <w:tcPr>
            <w:tcW w:w="516" w:type="dxa"/>
          </w:tcPr>
          <w:p w14:paraId="7FC97FAA" w14:textId="27748AAC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65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1EE9F8B0" w14:textId="10A75DE3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    </w:t>
            </w:r>
            <w:r w:rsidRPr="00CE58E9">
              <w:rPr>
                <w:rFonts w:ascii="Consolas" w:eastAsia="宋体" w:hAnsi="Consolas" w:cs="宋体"/>
                <w:color w:val="AF00DB"/>
                <w:kern w:val="0"/>
                <w:sz w:val="18"/>
                <w:szCs w:val="18"/>
              </w:rPr>
              <w:t>retur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;</w:t>
            </w:r>
          </w:p>
        </w:tc>
      </w:tr>
      <w:tr w:rsidR="00A40B4D" w:rsidRPr="00CE58E9" w14:paraId="761E9835" w14:textId="77777777" w:rsidTr="00A40B4D">
        <w:tc>
          <w:tcPr>
            <w:tcW w:w="516" w:type="dxa"/>
          </w:tcPr>
          <w:p w14:paraId="055EAF09" w14:textId="2B585D73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66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531F62D0" w14:textId="7033916B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CE58E9">
              <w:rPr>
                <w:rFonts w:ascii="Consolas" w:eastAsia="宋体" w:hAnsi="Consolas" w:cs="宋体"/>
                <w:color w:val="AF00DB"/>
                <w:kern w:val="0"/>
                <w:sz w:val="18"/>
                <w:szCs w:val="18"/>
              </w:rPr>
              <w:t>end</w:t>
            </w:r>
          </w:p>
        </w:tc>
      </w:tr>
      <w:tr w:rsidR="00A40B4D" w:rsidRPr="00CE58E9" w14:paraId="46000A64" w14:textId="77777777" w:rsidTr="00A40B4D">
        <w:tc>
          <w:tcPr>
            <w:tcW w:w="516" w:type="dxa"/>
          </w:tcPr>
          <w:p w14:paraId="32F286F1" w14:textId="13C16A81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67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EC21082" w14:textId="1C6D94CF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lo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nav_lo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x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y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); </w:t>
            </w:r>
            <w:r w:rsidRPr="00CE58E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deg E]</w:t>
            </w:r>
          </w:p>
        </w:tc>
      </w:tr>
      <w:tr w:rsidR="00A40B4D" w:rsidRPr="00CE58E9" w14:paraId="0A12F326" w14:textId="77777777" w:rsidTr="00A40B4D">
        <w:tc>
          <w:tcPr>
            <w:tcW w:w="516" w:type="dxa"/>
          </w:tcPr>
          <w:p w14:paraId="4605D4BA" w14:textId="1DEADC2C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68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A9B7CE4" w14:textId="1D2F98CE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    [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A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n_ocea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] =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gsw_SA_from_SP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P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lo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lat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40B4D" w:rsidRPr="00CE58E9" w14:paraId="6050E936" w14:textId="77777777" w:rsidTr="00A40B4D">
        <w:tc>
          <w:tcPr>
            <w:tcW w:w="516" w:type="dxa"/>
          </w:tcPr>
          <w:p w14:paraId="78A8F47C" w14:textId="56E9DAF3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69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1406B4C0" w14:textId="68BEBEC2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CT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gsw_CT_from_pt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A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t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40B4D" w:rsidRPr="00CE58E9" w14:paraId="44EE3FEB" w14:textId="77777777" w:rsidTr="00A40B4D">
        <w:tc>
          <w:tcPr>
            <w:tcW w:w="516" w:type="dxa"/>
          </w:tcPr>
          <w:p w14:paraId="2AC99A61" w14:textId="55247400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70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1B0FB70D" w14:textId="04B83B5A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    if(~min(gsw_infunnel(SA,CT,p)))</w:t>
            </w:r>
          </w:p>
        </w:tc>
      </w:tr>
      <w:tr w:rsidR="00A40B4D" w:rsidRPr="00CE58E9" w14:paraId="2421DC17" w14:textId="77777777" w:rsidTr="00A40B4D">
        <w:tc>
          <w:tcPr>
            <w:tcW w:w="516" w:type="dxa"/>
          </w:tcPr>
          <w:p w14:paraId="54DF896B" w14:textId="2930D1AC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71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316FE2E" w14:textId="133434F0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        warning("warning: not in funnel! (x,y) = (%i,%i)\n",x,y);</w:t>
            </w:r>
          </w:p>
        </w:tc>
      </w:tr>
      <w:tr w:rsidR="00A40B4D" w:rsidRPr="00CE58E9" w14:paraId="5B91F2A0" w14:textId="77777777" w:rsidTr="00A40B4D">
        <w:tc>
          <w:tcPr>
            <w:tcW w:w="516" w:type="dxa"/>
          </w:tcPr>
          <w:p w14:paraId="21441E02" w14:textId="01971C74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72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2052CBC" w14:textId="1EA7AA7C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    end</w:t>
            </w:r>
          </w:p>
        </w:tc>
      </w:tr>
      <w:tr w:rsidR="00A40B4D" w:rsidRPr="00CE58E9" w14:paraId="233971FD" w14:textId="77777777" w:rsidTr="00A40B4D">
        <w:tc>
          <w:tcPr>
            <w:tcW w:w="516" w:type="dxa"/>
          </w:tcPr>
          <w:p w14:paraId="278349A9" w14:textId="1F086181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73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915C529" w14:textId="4D3FE6BA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CE58E9">
              <w:rPr>
                <w:rFonts w:ascii="Consolas" w:eastAsia="宋体" w:hAnsi="Consolas" w:cs="宋体"/>
                <w:color w:val="AF00DB"/>
                <w:kern w:val="0"/>
                <w:sz w:val="18"/>
                <w:szCs w:val="18"/>
              </w:rPr>
              <w:t>if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(</w:t>
            </w:r>
            <w:r w:rsidRPr="00CE58E9">
              <w:rPr>
                <w:rFonts w:ascii="Consolas" w:eastAsia="宋体" w:hAnsi="Consolas" w:cs="宋体"/>
                <w:color w:val="0000FF"/>
                <w:kern w:val="0"/>
                <w:sz w:val="18"/>
                <w:szCs w:val="18"/>
              </w:rPr>
              <w:t>nargout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&lt; </w:t>
            </w:r>
            <w:r w:rsidRPr="00CE58E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6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</w:t>
            </w:r>
          </w:p>
        </w:tc>
      </w:tr>
      <w:tr w:rsidR="00A40B4D" w:rsidRPr="00CE58E9" w14:paraId="6335FCE3" w14:textId="77777777" w:rsidTr="00A40B4D">
        <w:tc>
          <w:tcPr>
            <w:tcW w:w="516" w:type="dxa"/>
          </w:tcPr>
          <w:p w14:paraId="08378C0A" w14:textId="27B70752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74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6DD6C44F" w14:textId="72AD94EF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   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N2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0000FF"/>
                <w:kern w:val="0"/>
                <w:sz w:val="18"/>
                <w:szCs w:val="18"/>
              </w:rPr>
              <w:t>uint8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0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);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_mid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N2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;</w:t>
            </w:r>
          </w:p>
        </w:tc>
      </w:tr>
      <w:tr w:rsidR="00A40B4D" w:rsidRPr="00CE58E9" w14:paraId="39394DB1" w14:textId="77777777" w:rsidTr="00A40B4D">
        <w:tc>
          <w:tcPr>
            <w:tcW w:w="516" w:type="dxa"/>
          </w:tcPr>
          <w:p w14:paraId="74B8F75C" w14:textId="3376D955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75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293389C7" w14:textId="56040ECF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    </w:t>
            </w:r>
            <w:r w:rsidRPr="00CE58E9">
              <w:rPr>
                <w:rFonts w:ascii="Consolas" w:eastAsia="宋体" w:hAnsi="Consolas" w:cs="宋体"/>
                <w:color w:val="AF00DB"/>
                <w:kern w:val="0"/>
                <w:sz w:val="18"/>
                <w:szCs w:val="18"/>
              </w:rPr>
              <w:t>retur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;</w:t>
            </w:r>
          </w:p>
        </w:tc>
      </w:tr>
      <w:tr w:rsidR="00A40B4D" w:rsidRPr="00CE58E9" w14:paraId="7EB8D448" w14:textId="77777777" w:rsidTr="00A40B4D">
        <w:tc>
          <w:tcPr>
            <w:tcW w:w="516" w:type="dxa"/>
          </w:tcPr>
          <w:p w14:paraId="66F22669" w14:textId="4D7B10BC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76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66665431" w14:textId="76F66E4B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CE58E9">
              <w:rPr>
                <w:rFonts w:ascii="Consolas" w:eastAsia="宋体" w:hAnsi="Consolas" w:cs="宋体"/>
                <w:color w:val="AF00DB"/>
                <w:kern w:val="0"/>
                <w:sz w:val="18"/>
                <w:szCs w:val="18"/>
              </w:rPr>
              <w:t>end</w:t>
            </w:r>
          </w:p>
        </w:tc>
      </w:tr>
      <w:tr w:rsidR="00A40B4D" w:rsidRPr="00CE58E9" w14:paraId="1AD06C00" w14:textId="77777777" w:rsidTr="00A40B4D">
        <w:tc>
          <w:tcPr>
            <w:tcW w:w="516" w:type="dxa"/>
          </w:tcPr>
          <w:p w14:paraId="27EEC010" w14:textId="3155427D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77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13B4D15C" w14:textId="72B86B06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</w:p>
        </w:tc>
      </w:tr>
      <w:tr w:rsidR="00A40B4D" w:rsidRPr="00CE58E9" w14:paraId="51F41566" w14:textId="77777777" w:rsidTr="00A40B4D">
        <w:tc>
          <w:tcPr>
            <w:tcW w:w="516" w:type="dxa"/>
          </w:tcPr>
          <w:p w14:paraId="109D8296" w14:textId="11F394F1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lastRenderedPageBreak/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78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8CBEA9B" w14:textId="0D4AFB75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    [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N2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_mid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] =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gsw_Nsquared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A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CT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lat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40B4D" w:rsidRPr="00CE58E9" w14:paraId="586DDBCD" w14:textId="77777777" w:rsidTr="00A40B4D">
        <w:tc>
          <w:tcPr>
            <w:tcW w:w="516" w:type="dxa"/>
          </w:tcPr>
          <w:p w14:paraId="02522683" w14:textId="1466F2CD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79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1BE5C2C6" w14:textId="05A7681F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CE58E9">
              <w:rPr>
                <w:rFonts w:ascii="Consolas" w:eastAsia="宋体" w:hAnsi="Consolas" w:cs="宋体"/>
                <w:color w:val="AF00DB"/>
                <w:kern w:val="0"/>
                <w:sz w:val="18"/>
                <w:szCs w:val="18"/>
              </w:rPr>
              <w:t>if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(</w:t>
            </w:r>
            <w:r w:rsidRPr="00CE58E9">
              <w:rPr>
                <w:rFonts w:ascii="Consolas" w:eastAsia="宋体" w:hAnsi="Consolas" w:cs="宋体"/>
                <w:color w:val="0000FF"/>
                <w:kern w:val="0"/>
                <w:sz w:val="18"/>
                <w:szCs w:val="18"/>
              </w:rPr>
              <w:t>nargout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&lt; </w:t>
            </w:r>
            <w:r w:rsidRPr="00CE58E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8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</w:t>
            </w:r>
          </w:p>
        </w:tc>
      </w:tr>
      <w:tr w:rsidR="00A40B4D" w:rsidRPr="00CE58E9" w14:paraId="62FB4408" w14:textId="77777777" w:rsidTr="00A40B4D">
        <w:tc>
          <w:tcPr>
            <w:tcW w:w="516" w:type="dxa"/>
          </w:tcPr>
          <w:p w14:paraId="13ACA3DB" w14:textId="0339B035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80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9963851" w14:textId="249C1A60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    </w:t>
            </w:r>
            <w:r w:rsidRPr="00CE58E9">
              <w:rPr>
                <w:rFonts w:ascii="Consolas" w:eastAsia="宋体" w:hAnsi="Consolas" w:cs="宋体"/>
                <w:color w:val="AF00DB"/>
                <w:kern w:val="0"/>
                <w:sz w:val="18"/>
                <w:szCs w:val="18"/>
              </w:rPr>
              <w:t>retur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;</w:t>
            </w:r>
          </w:p>
        </w:tc>
      </w:tr>
      <w:tr w:rsidR="00A40B4D" w:rsidRPr="00CE58E9" w14:paraId="79969069" w14:textId="77777777" w:rsidTr="00A40B4D">
        <w:tc>
          <w:tcPr>
            <w:tcW w:w="516" w:type="dxa"/>
          </w:tcPr>
          <w:p w14:paraId="408053B5" w14:textId="70332781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81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5C6DC11E" w14:textId="6116BDE8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CE58E9">
              <w:rPr>
                <w:rFonts w:ascii="Consolas" w:eastAsia="宋体" w:hAnsi="Consolas" w:cs="宋体"/>
                <w:color w:val="AF00DB"/>
                <w:kern w:val="0"/>
                <w:sz w:val="18"/>
                <w:szCs w:val="18"/>
              </w:rPr>
              <w:t>end</w:t>
            </w:r>
          </w:p>
        </w:tc>
      </w:tr>
      <w:tr w:rsidR="00A40B4D" w:rsidRPr="00CE58E9" w14:paraId="44D1C87F" w14:textId="77777777" w:rsidTr="00A40B4D">
        <w:tc>
          <w:tcPr>
            <w:tcW w:w="516" w:type="dxa"/>
          </w:tcPr>
          <w:p w14:paraId="3864C4D9" w14:textId="3455E0E5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82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202EF74B" w14:textId="16182C36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A40B4D" w:rsidRPr="00CE58E9" w14:paraId="4FE1CC24" w14:textId="77777777" w:rsidTr="00A40B4D">
        <w:tc>
          <w:tcPr>
            <w:tcW w:w="516" w:type="dxa"/>
          </w:tcPr>
          <w:p w14:paraId="1A992E00" w14:textId="19F4FCDB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83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F057838" w14:textId="0CE07946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ot_rho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gsw_rho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A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CT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_ref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40B4D" w:rsidRPr="00CE58E9" w14:paraId="487BFD6D" w14:textId="77777777" w:rsidTr="00A40B4D">
        <w:tc>
          <w:tcPr>
            <w:tcW w:w="516" w:type="dxa"/>
          </w:tcPr>
          <w:p w14:paraId="1EDC4439" w14:textId="020B7D4E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84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24616C14" w14:textId="018678FD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A40B4D" w:rsidRPr="00CE58E9" w14:paraId="021058A1" w14:textId="77777777" w:rsidTr="00A40B4D">
        <w:tc>
          <w:tcPr>
            <w:tcW w:w="516" w:type="dxa"/>
          </w:tcPr>
          <w:p w14:paraId="32778075" w14:textId="6A39228C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85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57B62759" w14:textId="03320F09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CE58E9">
              <w:rPr>
                <w:rFonts w:ascii="Consolas" w:eastAsia="宋体" w:hAnsi="Consolas" w:cs="宋体"/>
                <w:color w:val="AF00DB"/>
                <w:kern w:val="0"/>
                <w:sz w:val="18"/>
                <w:szCs w:val="18"/>
              </w:rPr>
              <w:t>retur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;</w:t>
            </w:r>
          </w:p>
        </w:tc>
      </w:tr>
      <w:tr w:rsidR="00A40B4D" w:rsidRPr="00CE58E9" w14:paraId="44758E24" w14:textId="77777777" w:rsidTr="00A40B4D">
        <w:tc>
          <w:tcPr>
            <w:tcW w:w="516" w:type="dxa"/>
          </w:tcPr>
          <w:p w14:paraId="5115E1CD" w14:textId="70B9A55C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86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824BD0E" w14:textId="2D87E2D5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FF"/>
                <w:kern w:val="0"/>
                <w:sz w:val="18"/>
                <w:szCs w:val="18"/>
              </w:rPr>
              <w:t>end</w:t>
            </w:r>
          </w:p>
        </w:tc>
      </w:tr>
      <w:tr w:rsidR="00A40B4D" w:rsidRPr="00CE58E9" w14:paraId="21F34F5F" w14:textId="77777777" w:rsidTr="00A40B4D">
        <w:tc>
          <w:tcPr>
            <w:tcW w:w="516" w:type="dxa"/>
          </w:tcPr>
          <w:p w14:paraId="25126D1C" w14:textId="150DAEB5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87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6CDAD391" w14:textId="4F84648E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A40B4D" w:rsidRPr="00CE58E9" w14:paraId="331E588B" w14:textId="77777777" w:rsidTr="00A40B4D">
        <w:tc>
          <w:tcPr>
            <w:tcW w:w="516" w:type="dxa"/>
          </w:tcPr>
          <w:p w14:paraId="7ECF4E97" w14:textId="54359810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88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E38C65B" w14:textId="4EF096A0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%</w:t>
            </w:r>
          </w:p>
        </w:tc>
      </w:tr>
      <w:tr w:rsidR="00A40B4D" w:rsidRPr="00CE58E9" w14:paraId="23D8F240" w14:textId="77777777" w:rsidTr="00A40B4D">
        <w:tc>
          <w:tcPr>
            <w:tcW w:w="516" w:type="dxa"/>
          </w:tcPr>
          <w:p w14:paraId="0E07A5CE" w14:textId="4BD46224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89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2E378AEA" w14:textId="7206E838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FF"/>
                <w:kern w:val="0"/>
                <w:sz w:val="18"/>
                <w:szCs w:val="18"/>
              </w:rPr>
              <w:t>functio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[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nd_N2_mi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nd_N2_max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nd_N2_avg_mi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nd_N2_avg_max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val_N2_mi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val_N2_max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val_N2_avg_mi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val_N2_avg_max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] =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Q2_gsw_N2_min_max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lat_center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lat_tol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F_is_ocea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nav_lo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nav_lat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deptht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votemper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vosaline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_ref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mem_E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ath_votemper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ath_vosaline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</w:t>
            </w:r>
          </w:p>
        </w:tc>
      </w:tr>
      <w:tr w:rsidR="00A40B4D" w:rsidRPr="00CE58E9" w14:paraId="20FE0112" w14:textId="77777777" w:rsidTr="00A40B4D">
        <w:tc>
          <w:tcPr>
            <w:tcW w:w="516" w:type="dxa"/>
          </w:tcPr>
          <w:p w14:paraId="37F40882" w14:textId="1867B4D5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90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54D2406A" w14:textId="5670943F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Q2</w:t>
            </w:r>
          </w:p>
        </w:tc>
      </w:tr>
      <w:tr w:rsidR="00A40B4D" w:rsidRPr="00CE58E9" w14:paraId="674872DD" w14:textId="77777777" w:rsidTr="00A40B4D">
        <w:tc>
          <w:tcPr>
            <w:tcW w:w="516" w:type="dxa"/>
          </w:tcPr>
          <w:p w14:paraId="514519FD" w14:textId="2197212B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91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B7BCBDB" w14:textId="27F731FA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</w:t>
            </w:r>
          </w:p>
        </w:tc>
      </w:tr>
      <w:tr w:rsidR="00A40B4D" w:rsidRPr="00CE58E9" w14:paraId="716C229A" w14:textId="77777777" w:rsidTr="00A40B4D">
        <w:tc>
          <w:tcPr>
            <w:tcW w:w="516" w:type="dxa"/>
          </w:tcPr>
          <w:p w14:paraId="7E9B56EB" w14:textId="5E6E5DE0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92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616B6E1C" w14:textId="6302D467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CE58E9">
              <w:rPr>
                <w:rFonts w:ascii="Consolas" w:eastAsia="宋体" w:hAnsi="Consolas" w:cs="宋体"/>
                <w:color w:val="AF00DB"/>
                <w:kern w:val="0"/>
                <w:sz w:val="18"/>
                <w:szCs w:val="18"/>
              </w:rPr>
              <w:t>arguments</w:t>
            </w:r>
          </w:p>
        </w:tc>
      </w:tr>
      <w:tr w:rsidR="00A40B4D" w:rsidRPr="00CE58E9" w14:paraId="120146BF" w14:textId="77777777" w:rsidTr="00A40B4D">
        <w:tc>
          <w:tcPr>
            <w:tcW w:w="516" w:type="dxa"/>
          </w:tcPr>
          <w:p w14:paraId="65874BAA" w14:textId="653D2472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93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5C786681" w14:textId="28627DF8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   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lat_center</w:t>
            </w:r>
          </w:p>
        </w:tc>
      </w:tr>
      <w:tr w:rsidR="00A40B4D" w:rsidRPr="00CE58E9" w14:paraId="69C5878C" w14:textId="77777777" w:rsidTr="00A40B4D">
        <w:tc>
          <w:tcPr>
            <w:tcW w:w="516" w:type="dxa"/>
          </w:tcPr>
          <w:p w14:paraId="37C6E013" w14:textId="678092AF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94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5603C5BB" w14:textId="126E97EB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   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lat_tol</w:t>
            </w:r>
          </w:p>
        </w:tc>
      </w:tr>
      <w:tr w:rsidR="00A40B4D" w:rsidRPr="00CE58E9" w14:paraId="1B740519" w14:textId="77777777" w:rsidTr="00A40B4D">
        <w:tc>
          <w:tcPr>
            <w:tcW w:w="516" w:type="dxa"/>
          </w:tcPr>
          <w:p w14:paraId="7F22DEFB" w14:textId="639AF4A4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95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59EE0649" w14:textId="638EFA3D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   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F_is_ocean</w:t>
            </w:r>
          </w:p>
        </w:tc>
      </w:tr>
      <w:tr w:rsidR="00A40B4D" w:rsidRPr="00CE58E9" w14:paraId="55A4CA85" w14:textId="77777777" w:rsidTr="00A40B4D">
        <w:tc>
          <w:tcPr>
            <w:tcW w:w="516" w:type="dxa"/>
          </w:tcPr>
          <w:p w14:paraId="32BC9728" w14:textId="31DB4C0E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96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CF45D1C" w14:textId="77D147CE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   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nav_lon</w:t>
            </w:r>
          </w:p>
        </w:tc>
      </w:tr>
      <w:tr w:rsidR="00A40B4D" w:rsidRPr="00CE58E9" w14:paraId="733E1A89" w14:textId="77777777" w:rsidTr="00A40B4D">
        <w:tc>
          <w:tcPr>
            <w:tcW w:w="516" w:type="dxa"/>
          </w:tcPr>
          <w:p w14:paraId="77A81425" w14:textId="656247F6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97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2DFA37DE" w14:textId="07FFB3F9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   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nav_lat</w:t>
            </w:r>
          </w:p>
        </w:tc>
      </w:tr>
      <w:tr w:rsidR="00A40B4D" w:rsidRPr="00CE58E9" w14:paraId="2784A37D" w14:textId="77777777" w:rsidTr="00A40B4D">
        <w:tc>
          <w:tcPr>
            <w:tcW w:w="516" w:type="dxa"/>
          </w:tcPr>
          <w:p w14:paraId="27FD7628" w14:textId="0138E208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98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08CE046" w14:textId="0619D498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   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deptht</w:t>
            </w:r>
          </w:p>
        </w:tc>
      </w:tr>
      <w:tr w:rsidR="00A40B4D" w:rsidRPr="00CE58E9" w14:paraId="35342FEA" w14:textId="77777777" w:rsidTr="00A40B4D">
        <w:tc>
          <w:tcPr>
            <w:tcW w:w="516" w:type="dxa"/>
          </w:tcPr>
          <w:p w14:paraId="47D94919" w14:textId="0FC458D1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99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2680C5E2" w14:textId="41AA9314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   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votemper</w:t>
            </w:r>
          </w:p>
        </w:tc>
      </w:tr>
      <w:tr w:rsidR="00A40B4D" w:rsidRPr="00CE58E9" w14:paraId="76AC979D" w14:textId="77777777" w:rsidTr="00A40B4D">
        <w:tc>
          <w:tcPr>
            <w:tcW w:w="516" w:type="dxa"/>
          </w:tcPr>
          <w:p w14:paraId="2FE273F4" w14:textId="000D74B3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00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2E1F026B" w14:textId="75D60DF5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   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vosaline</w:t>
            </w:r>
          </w:p>
        </w:tc>
      </w:tr>
      <w:tr w:rsidR="00A40B4D" w:rsidRPr="00CE58E9" w14:paraId="2223D55C" w14:textId="77777777" w:rsidTr="00A40B4D">
        <w:tc>
          <w:tcPr>
            <w:tcW w:w="516" w:type="dxa"/>
          </w:tcPr>
          <w:p w14:paraId="65C455E4" w14:textId="5A68F5FC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01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56414C95" w14:textId="1D872C89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   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_ref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0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; </w:t>
            </w:r>
            <w:r w:rsidRPr="00CE58E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reference pressure of potential density</w:t>
            </w:r>
          </w:p>
        </w:tc>
      </w:tr>
      <w:tr w:rsidR="00A40B4D" w:rsidRPr="00CE58E9" w14:paraId="11E117FA" w14:textId="77777777" w:rsidTr="00A40B4D">
        <w:tc>
          <w:tcPr>
            <w:tcW w:w="516" w:type="dxa"/>
          </w:tcPr>
          <w:p w14:paraId="3B2D9D9F" w14:textId="470CEB7F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02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53BCED1B" w14:textId="381FE8AA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   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mem_E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</w:t>
            </w:r>
            <w:r w:rsidRPr="00CE58E9">
              <w:rPr>
                <w:rFonts w:ascii="Consolas" w:eastAsia="宋体" w:hAnsi="Consolas" w:cs="宋体"/>
                <w:color w:val="0000FF"/>
                <w:kern w:val="0"/>
                <w:sz w:val="18"/>
                <w:szCs w:val="18"/>
              </w:rPr>
              <w:t>string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on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</w:t>
            </w:r>
            <w:r w:rsidRPr="00CE58E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accelerate by storing large data in memory</w:t>
            </w:r>
          </w:p>
        </w:tc>
      </w:tr>
      <w:tr w:rsidR="00A40B4D" w:rsidRPr="00CE58E9" w14:paraId="504EDA41" w14:textId="77777777" w:rsidTr="00A40B4D">
        <w:tc>
          <w:tcPr>
            <w:tcW w:w="516" w:type="dxa"/>
          </w:tcPr>
          <w:p w14:paraId="2E17D80D" w14:textId="56AE6110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03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3618C45" w14:textId="6004AAC3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   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ath_votemper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..\data\votemper_control_monthly_highres_3D_202201_OPER_v0.1.nc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;</w:t>
            </w:r>
          </w:p>
        </w:tc>
      </w:tr>
      <w:tr w:rsidR="00A40B4D" w:rsidRPr="00CE58E9" w14:paraId="379558F1" w14:textId="77777777" w:rsidTr="00A40B4D">
        <w:tc>
          <w:tcPr>
            <w:tcW w:w="516" w:type="dxa"/>
          </w:tcPr>
          <w:p w14:paraId="14C19C93" w14:textId="60DB49F5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04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7C17C960" w14:textId="63C84310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   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ath_vosaline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..\data\vosaline_control_monthly_highres_3D_202201_OPER_v0.1.nc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;</w:t>
            </w:r>
          </w:p>
        </w:tc>
      </w:tr>
      <w:tr w:rsidR="00A40B4D" w:rsidRPr="00CE58E9" w14:paraId="4F595A88" w14:textId="77777777" w:rsidTr="00A40B4D">
        <w:tc>
          <w:tcPr>
            <w:tcW w:w="516" w:type="dxa"/>
          </w:tcPr>
          <w:p w14:paraId="3F60CE5C" w14:textId="4012CBF8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05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7781F322" w14:textId="62A06C1F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CE58E9">
              <w:rPr>
                <w:rFonts w:ascii="Consolas" w:eastAsia="宋体" w:hAnsi="Consolas" w:cs="宋体"/>
                <w:color w:val="AF00DB"/>
                <w:kern w:val="0"/>
                <w:sz w:val="18"/>
                <w:szCs w:val="18"/>
              </w:rPr>
              <w:t>end</w:t>
            </w:r>
          </w:p>
        </w:tc>
      </w:tr>
      <w:tr w:rsidR="00A40B4D" w:rsidRPr="00CE58E9" w14:paraId="5310B2B1" w14:textId="77777777" w:rsidTr="00A40B4D">
        <w:tc>
          <w:tcPr>
            <w:tcW w:w="516" w:type="dxa"/>
          </w:tcPr>
          <w:p w14:paraId="51FFF430" w14:textId="0AA7F0EF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06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1F304EC" w14:textId="7FD964E0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A40B4D" w:rsidRPr="00CE58E9" w14:paraId="2A6515E8" w14:textId="77777777" w:rsidTr="00A40B4D">
        <w:tc>
          <w:tcPr>
            <w:tcW w:w="516" w:type="dxa"/>
          </w:tcPr>
          <w:p w14:paraId="51527A7F" w14:textId="1922423C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07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2A40BCA" w14:textId="6347B75E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CE58E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params</w:t>
            </w:r>
          </w:p>
        </w:tc>
      </w:tr>
      <w:tr w:rsidR="00A40B4D" w:rsidRPr="00CE58E9" w14:paraId="1F8872C4" w14:textId="77777777" w:rsidTr="00A40B4D">
        <w:tc>
          <w:tcPr>
            <w:tcW w:w="516" w:type="dxa"/>
          </w:tcPr>
          <w:p w14:paraId="7739F5E2" w14:textId="6FA7A50C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08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30630BD" w14:textId="643242CF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depth_max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750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;</w:t>
            </w:r>
          </w:p>
        </w:tc>
      </w:tr>
      <w:tr w:rsidR="00A40B4D" w:rsidRPr="00CE58E9" w14:paraId="47ED9F47" w14:textId="77777777" w:rsidTr="00A40B4D">
        <w:tc>
          <w:tcPr>
            <w:tcW w:w="516" w:type="dxa"/>
          </w:tcPr>
          <w:p w14:paraId="1FD797B5" w14:textId="292E323D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09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50A79435" w14:textId="059AD485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CE58E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</w:t>
            </w:r>
          </w:p>
        </w:tc>
      </w:tr>
      <w:tr w:rsidR="00A40B4D" w:rsidRPr="00CE58E9" w14:paraId="784FF719" w14:textId="77777777" w:rsidTr="00A40B4D">
        <w:tc>
          <w:tcPr>
            <w:tcW w:w="516" w:type="dxa"/>
          </w:tcPr>
          <w:p w14:paraId="394BD4D1" w14:textId="7069A226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10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2044176" w14:textId="2CE3C6BC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Start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ic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;</w:t>
            </w:r>
          </w:p>
        </w:tc>
      </w:tr>
      <w:tr w:rsidR="00A40B4D" w:rsidRPr="00CE58E9" w14:paraId="348E9813" w14:textId="77777777" w:rsidTr="00A40B4D">
        <w:tc>
          <w:tcPr>
            <w:tcW w:w="516" w:type="dxa"/>
          </w:tcPr>
          <w:p w14:paraId="2BD92D0F" w14:textId="5294D414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11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2EC772DF" w14:textId="2D302A72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loc_ind_linear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find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abs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nav_lat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-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lat_center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) &lt;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lat_tol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&amp;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F_is_ocea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40B4D" w:rsidRPr="00CE58E9" w14:paraId="33FB0947" w14:textId="77777777" w:rsidTr="00A40B4D">
        <w:tc>
          <w:tcPr>
            <w:tcW w:w="516" w:type="dxa"/>
          </w:tcPr>
          <w:p w14:paraId="01D10C09" w14:textId="2FEDE962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12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5D6CDA2E" w14:textId="45A26387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N2_mi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0000FF"/>
                <w:kern w:val="0"/>
                <w:sz w:val="18"/>
                <w:szCs w:val="18"/>
              </w:rPr>
              <w:t>na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size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loc_ind_linear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);</w:t>
            </w:r>
          </w:p>
        </w:tc>
      </w:tr>
      <w:tr w:rsidR="00A40B4D" w:rsidRPr="00CE58E9" w14:paraId="4A6B0480" w14:textId="77777777" w:rsidTr="00A40B4D">
        <w:tc>
          <w:tcPr>
            <w:tcW w:w="516" w:type="dxa"/>
          </w:tcPr>
          <w:p w14:paraId="3CE78F1A" w14:textId="273A22C0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13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09FB838" w14:textId="4BC76E84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N2_max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N2_mi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;</w:t>
            </w:r>
          </w:p>
        </w:tc>
      </w:tr>
      <w:tr w:rsidR="00A40B4D" w:rsidRPr="00CE58E9" w14:paraId="22710C95" w14:textId="77777777" w:rsidTr="00A40B4D">
        <w:tc>
          <w:tcPr>
            <w:tcW w:w="516" w:type="dxa"/>
          </w:tcPr>
          <w:p w14:paraId="65BB173D" w14:textId="3C7B48F3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14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6987945" w14:textId="1A69BE6D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N2_avg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N2_mi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;</w:t>
            </w:r>
          </w:p>
        </w:tc>
      </w:tr>
      <w:tr w:rsidR="00A40B4D" w:rsidRPr="00CE58E9" w14:paraId="20C7C8FD" w14:textId="77777777" w:rsidTr="00A40B4D">
        <w:tc>
          <w:tcPr>
            <w:tcW w:w="516" w:type="dxa"/>
          </w:tcPr>
          <w:p w14:paraId="61FC7FDF" w14:textId="05FF8132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15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65FC72AA" w14:textId="55776F7A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CE58E9">
              <w:rPr>
                <w:rFonts w:ascii="Consolas" w:eastAsia="宋体" w:hAnsi="Consolas" w:cs="宋体"/>
                <w:color w:val="AF00DB"/>
                <w:kern w:val="0"/>
                <w:sz w:val="18"/>
                <w:szCs w:val="18"/>
              </w:rPr>
              <w:t>for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: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length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loc_ind_linear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</w:t>
            </w:r>
          </w:p>
        </w:tc>
      </w:tr>
      <w:tr w:rsidR="00A40B4D" w:rsidRPr="00CE58E9" w14:paraId="75983E61" w14:textId="77777777" w:rsidTr="00A40B4D">
        <w:tc>
          <w:tcPr>
            <w:tcW w:w="516" w:type="dxa"/>
          </w:tcPr>
          <w:p w14:paraId="7777F56D" w14:textId="04EE5A09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lastRenderedPageBreak/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16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2B765499" w14:textId="2EC28513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        [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x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y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] =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ind2sub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size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nav_lo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,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loc_ind_linear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);</w:t>
            </w:r>
          </w:p>
        </w:tc>
      </w:tr>
      <w:tr w:rsidR="00A40B4D" w:rsidRPr="00CE58E9" w14:paraId="07CE87B3" w14:textId="77777777" w:rsidTr="00A40B4D">
        <w:tc>
          <w:tcPr>
            <w:tcW w:w="516" w:type="dxa"/>
          </w:tcPr>
          <w:p w14:paraId="780BC202" w14:textId="0013148D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17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6C9E1668" w14:textId="500F5A65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        [</w:t>
            </w:r>
            <w:r w:rsidRPr="00CE58E9">
              <w:rPr>
                <w:rFonts w:ascii="Consolas" w:eastAsia="宋体" w:hAnsi="Consolas" w:cs="宋体"/>
                <w:color w:val="0000FF"/>
                <w:kern w:val="0"/>
                <w:sz w:val="18"/>
                <w:szCs w:val="18"/>
              </w:rPr>
              <w:t>~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00FF"/>
                <w:kern w:val="0"/>
                <w:sz w:val="18"/>
                <w:szCs w:val="18"/>
              </w:rPr>
              <w:t>~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00FF"/>
                <w:kern w:val="0"/>
                <w:sz w:val="18"/>
                <w:szCs w:val="18"/>
              </w:rPr>
              <w:t>~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00FF"/>
                <w:kern w:val="0"/>
                <w:sz w:val="18"/>
                <w:szCs w:val="18"/>
              </w:rPr>
              <w:t>~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00FF"/>
                <w:kern w:val="0"/>
                <w:sz w:val="18"/>
                <w:szCs w:val="18"/>
              </w:rPr>
              <w:t>~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N2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00FF"/>
                <w:kern w:val="0"/>
                <w:sz w:val="18"/>
                <w:szCs w:val="18"/>
              </w:rPr>
              <w:t>~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00FF"/>
                <w:kern w:val="0"/>
                <w:sz w:val="18"/>
                <w:szCs w:val="18"/>
              </w:rPr>
              <w:t>~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] =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Q2_gsw_N2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x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y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nav_lo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nav_lat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deptht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votemper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vosaline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_ref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mem_E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ath_votemper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ath_vosaline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40B4D" w:rsidRPr="00CE58E9" w14:paraId="2A32D389" w14:textId="77777777" w:rsidTr="00A40B4D">
        <w:tc>
          <w:tcPr>
            <w:tcW w:w="516" w:type="dxa"/>
          </w:tcPr>
          <w:p w14:paraId="15D68961" w14:textId="09ABBF1B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18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19389181" w14:textId="761EC773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   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N2_mi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) =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mi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N2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deptht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&lt;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depth_max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,[]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omitnan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40B4D" w:rsidRPr="00CE58E9" w14:paraId="7F47DB1E" w14:textId="77777777" w:rsidTr="00A40B4D">
        <w:tc>
          <w:tcPr>
            <w:tcW w:w="516" w:type="dxa"/>
          </w:tcPr>
          <w:p w14:paraId="4200F352" w14:textId="50F0215D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19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7AEA0828" w14:textId="626118CA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   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N2_max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) =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max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N2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deptht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&lt;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depth_max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,[]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omitnan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40B4D" w:rsidRPr="00CE58E9" w14:paraId="68436581" w14:textId="77777777" w:rsidTr="00A40B4D">
        <w:tc>
          <w:tcPr>
            <w:tcW w:w="516" w:type="dxa"/>
          </w:tcPr>
          <w:p w14:paraId="010EBAA1" w14:textId="634066EA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20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2AE0005" w14:textId="398366E2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   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N2_avg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) =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mea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N2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deptht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&lt;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depth_max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omitnan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40B4D" w:rsidRPr="00CE58E9" w14:paraId="38416CE2" w14:textId="77777777" w:rsidTr="00A40B4D">
        <w:tc>
          <w:tcPr>
            <w:tcW w:w="516" w:type="dxa"/>
          </w:tcPr>
          <w:p w14:paraId="6AD76E9B" w14:textId="2CEFDA55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21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7C99EDB6" w14:textId="2D1A73C1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        fprintf("\rDone: %i/%i, (%.2f N, %.2f E), N2_min = %.2g, N2_max = %.2g.", ...</w:t>
            </w:r>
          </w:p>
        </w:tc>
      </w:tr>
      <w:tr w:rsidR="00A40B4D" w:rsidRPr="00CE58E9" w14:paraId="747ECC77" w14:textId="77777777" w:rsidTr="00A40B4D">
        <w:tc>
          <w:tcPr>
            <w:tcW w:w="516" w:type="dxa"/>
          </w:tcPr>
          <w:p w14:paraId="568212FE" w14:textId="3D8F7F78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22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0FAE70E" w14:textId="65BB1E30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            i,length(loc_ind_linear),nav_lat(loc_ind_linear(i)),nav_lon(loc_ind_linear(i)),N2_min(i),N2_max(i));</w:t>
            </w:r>
          </w:p>
        </w:tc>
      </w:tr>
      <w:tr w:rsidR="00A40B4D" w:rsidRPr="00CE58E9" w14:paraId="4E056481" w14:textId="77777777" w:rsidTr="00A40B4D">
        <w:tc>
          <w:tcPr>
            <w:tcW w:w="516" w:type="dxa"/>
          </w:tcPr>
          <w:p w14:paraId="6FBB8B6A" w14:textId="1228774F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23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F76DCE7" w14:textId="571F8844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CE58E9">
              <w:rPr>
                <w:rFonts w:ascii="Consolas" w:eastAsia="宋体" w:hAnsi="Consolas" w:cs="宋体"/>
                <w:color w:val="AF00DB"/>
                <w:kern w:val="0"/>
                <w:sz w:val="18"/>
                <w:szCs w:val="18"/>
              </w:rPr>
              <w:t>end</w:t>
            </w:r>
          </w:p>
        </w:tc>
      </w:tr>
      <w:tr w:rsidR="00A40B4D" w:rsidRPr="00CE58E9" w14:paraId="19343D1A" w14:textId="77777777" w:rsidTr="00A40B4D">
        <w:tc>
          <w:tcPr>
            <w:tcW w:w="516" w:type="dxa"/>
          </w:tcPr>
          <w:p w14:paraId="23986EDD" w14:textId="00F4EE37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24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FED99DB" w14:textId="08E0653C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    [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val_N2_mi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nd_mi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] =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mi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N2_mi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[]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omitnan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linear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); </w:t>
            </w:r>
          </w:p>
        </w:tc>
      </w:tr>
      <w:tr w:rsidR="00A40B4D" w:rsidRPr="00CE58E9" w14:paraId="496637C5" w14:textId="77777777" w:rsidTr="00A40B4D">
        <w:tc>
          <w:tcPr>
            <w:tcW w:w="516" w:type="dxa"/>
          </w:tcPr>
          <w:p w14:paraId="5776E177" w14:textId="333448CD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25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418E06C" w14:textId="29E1D360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    [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val_N2_max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nd_max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] =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max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N2_max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[]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omitnan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linear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); </w:t>
            </w:r>
          </w:p>
        </w:tc>
      </w:tr>
      <w:tr w:rsidR="00A40B4D" w:rsidRPr="00CE58E9" w14:paraId="6600E7BC" w14:textId="77777777" w:rsidTr="00A40B4D">
        <w:tc>
          <w:tcPr>
            <w:tcW w:w="516" w:type="dxa"/>
          </w:tcPr>
          <w:p w14:paraId="549409D6" w14:textId="72BFAF6B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26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717664AB" w14:textId="06B47909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    [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val_N2_avg_mi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nd_avg_mi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] =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mi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N2_avg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[]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omitnan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linear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); </w:t>
            </w:r>
          </w:p>
        </w:tc>
      </w:tr>
      <w:tr w:rsidR="00A40B4D" w:rsidRPr="00CE58E9" w14:paraId="2BB00B48" w14:textId="77777777" w:rsidTr="00A40B4D">
        <w:tc>
          <w:tcPr>
            <w:tcW w:w="516" w:type="dxa"/>
          </w:tcPr>
          <w:p w14:paraId="11899B09" w14:textId="705225E8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27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BC6FBA0" w14:textId="4E4A4017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    [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val_N2_avg_max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nd_avg_max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] =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max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N2_avg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[]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omitnan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linear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); </w:t>
            </w:r>
          </w:p>
        </w:tc>
      </w:tr>
      <w:tr w:rsidR="00A40B4D" w:rsidRPr="00CE58E9" w14:paraId="6F0825AB" w14:textId="77777777" w:rsidTr="00A40B4D">
        <w:tc>
          <w:tcPr>
            <w:tcW w:w="516" w:type="dxa"/>
          </w:tcPr>
          <w:p w14:paraId="0518707D" w14:textId="027E91F1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28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1BADA10D" w14:textId="670D523A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nd_N2_mi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loc_ind_linear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nd_mi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40B4D" w:rsidRPr="00CE58E9" w14:paraId="7E557D61" w14:textId="77777777" w:rsidTr="00A40B4D">
        <w:tc>
          <w:tcPr>
            <w:tcW w:w="516" w:type="dxa"/>
          </w:tcPr>
          <w:p w14:paraId="38AE7494" w14:textId="4D376701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29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269A08EF" w14:textId="15A010BA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nd_N2_max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loc_ind_linear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nd_max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40B4D" w:rsidRPr="00CE58E9" w14:paraId="1D04BD8E" w14:textId="77777777" w:rsidTr="00A40B4D">
        <w:tc>
          <w:tcPr>
            <w:tcW w:w="516" w:type="dxa"/>
          </w:tcPr>
          <w:p w14:paraId="0430F7B7" w14:textId="40215B7D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30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0B7FA29" w14:textId="17BB36C6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nd_N2_avg_mi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loc_ind_linear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nd_avg_mi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40B4D" w:rsidRPr="00CE58E9" w14:paraId="4E915879" w14:textId="77777777" w:rsidTr="00A40B4D">
        <w:tc>
          <w:tcPr>
            <w:tcW w:w="516" w:type="dxa"/>
          </w:tcPr>
          <w:p w14:paraId="2711DBD7" w14:textId="070CA5E8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31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59E8AF13" w14:textId="659BDA48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nd_N2_avg_max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loc_ind_linear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nd_avg_max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40B4D" w:rsidRPr="00CE58E9" w14:paraId="35E6FDB8" w14:textId="77777777" w:rsidTr="00A40B4D">
        <w:tc>
          <w:tcPr>
            <w:tcW w:w="516" w:type="dxa"/>
          </w:tcPr>
          <w:p w14:paraId="6B88188F" w14:textId="000D34F2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32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8FBFB5D" w14:textId="732B9F38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fprintf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\nSummary: %.1f secs used, %i points processed.\n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+ ...</w:t>
            </w:r>
          </w:p>
        </w:tc>
      </w:tr>
      <w:tr w:rsidR="00A40B4D" w:rsidRPr="00CE58E9" w14:paraId="17D00311" w14:textId="77777777" w:rsidTr="00A40B4D">
        <w:tc>
          <w:tcPr>
            <w:tcW w:w="516" w:type="dxa"/>
          </w:tcPr>
          <w:p w14:paraId="5F621B9B" w14:textId="5800899A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33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79A05B00" w14:textId="5F231178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    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lat = %.2f N, lat_tol = %.2f deg, depth_max = %.2f m.\n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+ ...</w:t>
            </w:r>
          </w:p>
        </w:tc>
      </w:tr>
      <w:tr w:rsidR="00A40B4D" w:rsidRPr="00CE58E9" w14:paraId="36A9BE49" w14:textId="77777777" w:rsidTr="00A40B4D">
        <w:tc>
          <w:tcPr>
            <w:tcW w:w="516" w:type="dxa"/>
          </w:tcPr>
          <w:p w14:paraId="4DD0644A" w14:textId="024A8362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34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22126497" w14:textId="51CA028B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    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N2_min = %.2e (%.2f N, %.2f E),\n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+ ...</w:t>
            </w:r>
          </w:p>
        </w:tc>
      </w:tr>
      <w:tr w:rsidR="00A40B4D" w:rsidRPr="00CE58E9" w14:paraId="7952AA93" w14:textId="77777777" w:rsidTr="00A40B4D">
        <w:tc>
          <w:tcPr>
            <w:tcW w:w="516" w:type="dxa"/>
          </w:tcPr>
          <w:p w14:paraId="0ECDA04E" w14:textId="124E3309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35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28F5D0A9" w14:textId="4EA443E6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    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N2_max = %.2e (%.2f N, %.2f E),\n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+ ...</w:t>
            </w:r>
          </w:p>
        </w:tc>
      </w:tr>
      <w:tr w:rsidR="00A40B4D" w:rsidRPr="00CE58E9" w14:paraId="46C76E48" w14:textId="77777777" w:rsidTr="00A40B4D">
        <w:tc>
          <w:tcPr>
            <w:tcW w:w="516" w:type="dxa"/>
          </w:tcPr>
          <w:p w14:paraId="6146A8FB" w14:textId="2F40BF3B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36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7366B8AB" w14:textId="018B8A56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    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N2_avg_min = %.2e (%.2f N, %.2f E),\n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+ ...</w:t>
            </w:r>
          </w:p>
        </w:tc>
      </w:tr>
      <w:tr w:rsidR="00A40B4D" w:rsidRPr="00CE58E9" w14:paraId="585BBF90" w14:textId="77777777" w:rsidTr="00A40B4D">
        <w:tc>
          <w:tcPr>
            <w:tcW w:w="516" w:type="dxa"/>
          </w:tcPr>
          <w:p w14:paraId="60409BC4" w14:textId="0E6E7D44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37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6BDEAB3A" w14:textId="6ECD97AC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    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N2_avg_max = %.2e (%.2f N, %.2f E).\n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 ...</w:t>
            </w:r>
          </w:p>
        </w:tc>
      </w:tr>
      <w:tr w:rsidR="00A40B4D" w:rsidRPr="00CE58E9" w14:paraId="31928438" w14:textId="77777777" w:rsidTr="00A40B4D">
        <w:tc>
          <w:tcPr>
            <w:tcW w:w="516" w:type="dxa"/>
          </w:tcPr>
          <w:p w14:paraId="2A87C2B3" w14:textId="02512EDF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38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52D0DBF1" w14:textId="29A498D4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   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toc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Start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,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length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loc_ind_linear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, ...</w:t>
            </w:r>
          </w:p>
        </w:tc>
      </w:tr>
      <w:tr w:rsidR="00A40B4D" w:rsidRPr="00CE58E9" w14:paraId="29B9E690" w14:textId="77777777" w:rsidTr="00A40B4D">
        <w:tc>
          <w:tcPr>
            <w:tcW w:w="516" w:type="dxa"/>
          </w:tcPr>
          <w:p w14:paraId="3883A93C" w14:textId="637DEE4F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39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5CE71FC0" w14:textId="35452405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   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lat_center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lat_tol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depth_max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 ...</w:t>
            </w:r>
          </w:p>
        </w:tc>
      </w:tr>
      <w:tr w:rsidR="00A40B4D" w:rsidRPr="00CE58E9" w14:paraId="2B4DDCA4" w14:textId="77777777" w:rsidTr="00A40B4D">
        <w:tc>
          <w:tcPr>
            <w:tcW w:w="516" w:type="dxa"/>
          </w:tcPr>
          <w:p w14:paraId="5A8A863B" w14:textId="4ACB9462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40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5BCEE5AC" w14:textId="2E003F56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   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val_N2_mi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nav_lat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nd_N2_mi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,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nav_lo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nd_N2_mi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, ...</w:t>
            </w:r>
          </w:p>
        </w:tc>
      </w:tr>
      <w:tr w:rsidR="00A40B4D" w:rsidRPr="00CE58E9" w14:paraId="20EDA389" w14:textId="77777777" w:rsidTr="00A40B4D">
        <w:tc>
          <w:tcPr>
            <w:tcW w:w="516" w:type="dxa"/>
          </w:tcPr>
          <w:p w14:paraId="00A20A16" w14:textId="7E44A610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41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65163B4B" w14:textId="0F4C63EC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   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val_N2_max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nav_lat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nd_N2_max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,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nav_lo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nd_N2_max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, ...</w:t>
            </w:r>
          </w:p>
        </w:tc>
      </w:tr>
      <w:tr w:rsidR="00A40B4D" w:rsidRPr="00CE58E9" w14:paraId="4ED3A12D" w14:textId="77777777" w:rsidTr="00A40B4D">
        <w:tc>
          <w:tcPr>
            <w:tcW w:w="516" w:type="dxa"/>
          </w:tcPr>
          <w:p w14:paraId="6847348A" w14:textId="634F6571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42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57A778D6" w14:textId="6369AE0E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   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val_N2_avg_mi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nav_lat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nd_N2_avg_mi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,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nav_lo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nd_N2_avg_mi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, ...</w:t>
            </w:r>
          </w:p>
        </w:tc>
      </w:tr>
      <w:tr w:rsidR="00A40B4D" w:rsidRPr="00CE58E9" w14:paraId="1DDC40AD" w14:textId="77777777" w:rsidTr="00A40B4D">
        <w:tc>
          <w:tcPr>
            <w:tcW w:w="516" w:type="dxa"/>
          </w:tcPr>
          <w:p w14:paraId="2F179139" w14:textId="564F66B1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43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27DB29B8" w14:textId="0EB77531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   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val_N2_avg_max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nav_lat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nd_N2_avg_max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,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nav_lo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nd_N2_avg_max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);</w:t>
            </w:r>
          </w:p>
        </w:tc>
      </w:tr>
      <w:tr w:rsidR="00A40B4D" w:rsidRPr="00CE58E9" w14:paraId="043FFD1A" w14:textId="77777777" w:rsidTr="00A40B4D">
        <w:tc>
          <w:tcPr>
            <w:tcW w:w="516" w:type="dxa"/>
          </w:tcPr>
          <w:p w14:paraId="2C026868" w14:textId="4FC3500A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44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25A9F59B" w14:textId="362B08EE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A40B4D" w:rsidRPr="00CE58E9" w14:paraId="3AD16ECF" w14:textId="77777777" w:rsidTr="00A40B4D">
        <w:tc>
          <w:tcPr>
            <w:tcW w:w="516" w:type="dxa"/>
          </w:tcPr>
          <w:p w14:paraId="15D5EC05" w14:textId="13C40F52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45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25DD6DFE" w14:textId="736C1E5E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CE58E9">
              <w:rPr>
                <w:rFonts w:ascii="Consolas" w:eastAsia="宋体" w:hAnsi="Consolas" w:cs="宋体"/>
                <w:color w:val="AF00DB"/>
                <w:kern w:val="0"/>
                <w:sz w:val="18"/>
                <w:szCs w:val="18"/>
              </w:rPr>
              <w:t>retur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;</w:t>
            </w:r>
          </w:p>
        </w:tc>
      </w:tr>
      <w:tr w:rsidR="00A40B4D" w:rsidRPr="00CE58E9" w14:paraId="5939CF46" w14:textId="77777777" w:rsidTr="00A40B4D">
        <w:tc>
          <w:tcPr>
            <w:tcW w:w="516" w:type="dxa"/>
          </w:tcPr>
          <w:p w14:paraId="1758D53F" w14:textId="1F316191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46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F94C442" w14:textId="4ACC36A3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FF"/>
                <w:kern w:val="0"/>
                <w:sz w:val="18"/>
                <w:szCs w:val="18"/>
              </w:rPr>
              <w:t>end</w:t>
            </w:r>
          </w:p>
        </w:tc>
      </w:tr>
      <w:tr w:rsidR="00A40B4D" w:rsidRPr="00CE58E9" w14:paraId="16FD0761" w14:textId="77777777" w:rsidTr="00A40B4D">
        <w:tc>
          <w:tcPr>
            <w:tcW w:w="516" w:type="dxa"/>
          </w:tcPr>
          <w:p w14:paraId="132473F0" w14:textId="646D4749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47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19D18C38" w14:textId="45F9970C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A40B4D" w:rsidRPr="00CE58E9" w14:paraId="13E9FC39" w14:textId="77777777" w:rsidTr="00A40B4D">
        <w:tc>
          <w:tcPr>
            <w:tcW w:w="516" w:type="dxa"/>
          </w:tcPr>
          <w:p w14:paraId="763E6E44" w14:textId="7EF7CDCB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48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410CF36" w14:textId="78808A16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%</w:t>
            </w:r>
          </w:p>
        </w:tc>
      </w:tr>
      <w:tr w:rsidR="00A40B4D" w:rsidRPr="00CE58E9" w14:paraId="002C6E75" w14:textId="77777777" w:rsidTr="00A40B4D">
        <w:tc>
          <w:tcPr>
            <w:tcW w:w="516" w:type="dxa"/>
          </w:tcPr>
          <w:p w14:paraId="63C86618" w14:textId="7F102F0F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49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127DD3A0" w14:textId="541925B5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FF"/>
                <w:kern w:val="0"/>
                <w:sz w:val="18"/>
                <w:szCs w:val="18"/>
              </w:rPr>
              <w:t>functio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[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] =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Q2_plot_vertical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x_data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y_data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nd_vec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nav_lat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nav_lo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xlabel_str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ylabel_str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axes_title_str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</w:t>
            </w:r>
          </w:p>
        </w:tc>
      </w:tr>
      <w:tr w:rsidR="00A40B4D" w:rsidRPr="00CE58E9" w14:paraId="70E36011" w14:textId="77777777" w:rsidTr="00A40B4D">
        <w:tc>
          <w:tcPr>
            <w:tcW w:w="516" w:type="dxa"/>
          </w:tcPr>
          <w:p w14:paraId="4BC9A4C7" w14:textId="7A29C5B8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50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3961D00" w14:textId="1A01A2A7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Q2</w:t>
            </w:r>
          </w:p>
        </w:tc>
      </w:tr>
      <w:tr w:rsidR="00A40B4D" w:rsidRPr="00CE58E9" w14:paraId="5BB97BF9" w14:textId="77777777" w:rsidTr="00A40B4D">
        <w:tc>
          <w:tcPr>
            <w:tcW w:w="516" w:type="dxa"/>
          </w:tcPr>
          <w:p w14:paraId="0B2402A8" w14:textId="3B114FB9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51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5DE956F2" w14:textId="11C34468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</w:t>
            </w:r>
          </w:p>
        </w:tc>
      </w:tr>
      <w:tr w:rsidR="00A40B4D" w:rsidRPr="00CE58E9" w14:paraId="275FF165" w14:textId="77777777" w:rsidTr="00A40B4D">
        <w:tc>
          <w:tcPr>
            <w:tcW w:w="516" w:type="dxa"/>
          </w:tcPr>
          <w:p w14:paraId="691BE7D2" w14:textId="19511779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52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75D5D52C" w14:textId="7F869555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CE58E9">
              <w:rPr>
                <w:rFonts w:ascii="Consolas" w:eastAsia="宋体" w:hAnsi="Consolas" w:cs="宋体"/>
                <w:color w:val="AF00DB"/>
                <w:kern w:val="0"/>
                <w:sz w:val="18"/>
                <w:szCs w:val="18"/>
              </w:rPr>
              <w:t>arguments</w:t>
            </w:r>
          </w:p>
        </w:tc>
      </w:tr>
      <w:tr w:rsidR="00A40B4D" w:rsidRPr="00CE58E9" w14:paraId="295F7ECE" w14:textId="77777777" w:rsidTr="00A40B4D">
        <w:tc>
          <w:tcPr>
            <w:tcW w:w="516" w:type="dxa"/>
          </w:tcPr>
          <w:p w14:paraId="0A1B1206" w14:textId="700DCA12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53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26BC85A3" w14:textId="6E994C90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   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</w:t>
            </w:r>
          </w:p>
        </w:tc>
      </w:tr>
      <w:tr w:rsidR="00A40B4D" w:rsidRPr="00CE58E9" w14:paraId="72E5E0B6" w14:textId="77777777" w:rsidTr="00A40B4D">
        <w:tc>
          <w:tcPr>
            <w:tcW w:w="516" w:type="dxa"/>
          </w:tcPr>
          <w:p w14:paraId="4C88BF04" w14:textId="23752C64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lastRenderedPageBreak/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54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F906E57" w14:textId="4B8F1E43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   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x_data</w:t>
            </w:r>
          </w:p>
        </w:tc>
      </w:tr>
      <w:tr w:rsidR="00A40B4D" w:rsidRPr="00CE58E9" w14:paraId="7C9190D9" w14:textId="77777777" w:rsidTr="00A40B4D">
        <w:tc>
          <w:tcPr>
            <w:tcW w:w="516" w:type="dxa"/>
          </w:tcPr>
          <w:p w14:paraId="79D59F47" w14:textId="3E78DAF2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55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77EA8F8A" w14:textId="3514CBA7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   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y_data</w:t>
            </w:r>
          </w:p>
        </w:tc>
      </w:tr>
      <w:tr w:rsidR="00A40B4D" w:rsidRPr="00CE58E9" w14:paraId="70F29765" w14:textId="77777777" w:rsidTr="00A40B4D">
        <w:tc>
          <w:tcPr>
            <w:tcW w:w="516" w:type="dxa"/>
          </w:tcPr>
          <w:p w14:paraId="767C8658" w14:textId="319D56DD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56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776ECE70" w14:textId="134C704A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   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nd_vec</w:t>
            </w:r>
          </w:p>
        </w:tc>
      </w:tr>
      <w:tr w:rsidR="00A40B4D" w:rsidRPr="00CE58E9" w14:paraId="103F24C6" w14:textId="77777777" w:rsidTr="00A40B4D">
        <w:tc>
          <w:tcPr>
            <w:tcW w:w="516" w:type="dxa"/>
          </w:tcPr>
          <w:p w14:paraId="468CB9C4" w14:textId="14D1D8D8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57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25A6EF82" w14:textId="223AD867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   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nav_lat</w:t>
            </w:r>
          </w:p>
        </w:tc>
      </w:tr>
      <w:tr w:rsidR="00A40B4D" w:rsidRPr="00CE58E9" w14:paraId="7D945C07" w14:textId="77777777" w:rsidTr="00A40B4D">
        <w:tc>
          <w:tcPr>
            <w:tcW w:w="516" w:type="dxa"/>
          </w:tcPr>
          <w:p w14:paraId="0BC2A6A2" w14:textId="18061DF3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58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61726B89" w14:textId="1FBF5F95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   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nav_lon</w:t>
            </w:r>
          </w:p>
        </w:tc>
      </w:tr>
      <w:tr w:rsidR="00A40B4D" w:rsidRPr="00CE58E9" w14:paraId="4BFDD757" w14:textId="77777777" w:rsidTr="00A40B4D">
        <w:tc>
          <w:tcPr>
            <w:tcW w:w="516" w:type="dxa"/>
          </w:tcPr>
          <w:p w14:paraId="3D6B82AE" w14:textId="4E02D80E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59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F9B8303" w14:textId="457F3D9D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   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xlabel_str</w:t>
            </w:r>
          </w:p>
        </w:tc>
      </w:tr>
      <w:tr w:rsidR="00A40B4D" w:rsidRPr="00CE58E9" w14:paraId="47CFBB1C" w14:textId="77777777" w:rsidTr="00A40B4D">
        <w:tc>
          <w:tcPr>
            <w:tcW w:w="516" w:type="dxa"/>
          </w:tcPr>
          <w:p w14:paraId="57C6783E" w14:textId="295A967A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60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643B08DC" w14:textId="60813476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   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ylabel_str</w:t>
            </w:r>
          </w:p>
        </w:tc>
      </w:tr>
      <w:tr w:rsidR="00A40B4D" w:rsidRPr="00CE58E9" w14:paraId="3C82D003" w14:textId="77777777" w:rsidTr="00A40B4D">
        <w:tc>
          <w:tcPr>
            <w:tcW w:w="516" w:type="dxa"/>
          </w:tcPr>
          <w:p w14:paraId="39483B26" w14:textId="56CD9C41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61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749FD30" w14:textId="73FFD982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   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axes_title_str</w:t>
            </w:r>
          </w:p>
        </w:tc>
      </w:tr>
      <w:tr w:rsidR="00A40B4D" w:rsidRPr="00CE58E9" w14:paraId="2DD7908A" w14:textId="77777777" w:rsidTr="00A40B4D">
        <w:tc>
          <w:tcPr>
            <w:tcW w:w="516" w:type="dxa"/>
          </w:tcPr>
          <w:p w14:paraId="04F4502B" w14:textId="28749B7B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62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172D810" w14:textId="23120270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CE58E9">
              <w:rPr>
                <w:rFonts w:ascii="Consolas" w:eastAsia="宋体" w:hAnsi="Consolas" w:cs="宋体"/>
                <w:color w:val="AF00DB"/>
                <w:kern w:val="0"/>
                <w:sz w:val="18"/>
                <w:szCs w:val="18"/>
              </w:rPr>
              <w:t>end</w:t>
            </w:r>
          </w:p>
        </w:tc>
      </w:tr>
      <w:tr w:rsidR="00A40B4D" w:rsidRPr="00CE58E9" w14:paraId="03CF2A93" w14:textId="77777777" w:rsidTr="00A40B4D">
        <w:tc>
          <w:tcPr>
            <w:tcW w:w="516" w:type="dxa"/>
          </w:tcPr>
          <w:p w14:paraId="3A579DE9" w14:textId="1747D715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63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1D0D6D9" w14:textId="2BB42E0E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A40B4D" w:rsidRPr="00CE58E9" w14:paraId="63F83692" w14:textId="77777777" w:rsidTr="00A40B4D">
        <w:tc>
          <w:tcPr>
            <w:tcW w:w="516" w:type="dxa"/>
          </w:tcPr>
          <w:p w14:paraId="33C35A08" w14:textId="045F3F28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64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DA0FC34" w14:textId="4E51D0C8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hold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on</w:t>
            </w:r>
          </w:p>
        </w:tc>
      </w:tr>
      <w:tr w:rsidR="00A40B4D" w:rsidRPr="00CE58E9" w14:paraId="2BA6222C" w14:textId="77777777" w:rsidTr="00A40B4D">
        <w:tc>
          <w:tcPr>
            <w:tcW w:w="516" w:type="dxa"/>
          </w:tcPr>
          <w:p w14:paraId="04A0E7F3" w14:textId="78DFBBC6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65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4527D85" w14:textId="6861A26C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CE58E9">
              <w:rPr>
                <w:rFonts w:ascii="Consolas" w:eastAsia="宋体" w:hAnsi="Consolas" w:cs="宋体"/>
                <w:color w:val="AF00DB"/>
                <w:kern w:val="0"/>
                <w:sz w:val="18"/>
                <w:szCs w:val="18"/>
              </w:rPr>
              <w:t>for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: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length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nd_vec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</w:t>
            </w:r>
          </w:p>
        </w:tc>
      </w:tr>
      <w:tr w:rsidR="00A40B4D" w:rsidRPr="00CE58E9" w14:paraId="1B70F326" w14:textId="77777777" w:rsidTr="00A40B4D">
        <w:tc>
          <w:tcPr>
            <w:tcW w:w="516" w:type="dxa"/>
          </w:tcPr>
          <w:p w14:paraId="09D9C0B0" w14:textId="68B67A64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66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1F79B712" w14:textId="2BEEF92B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    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plot_pt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plot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x_data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: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,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y_data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: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-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DisplayName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sprintf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%.2f$^{\\circ}{\\rm{N}}$, %.2f$^{\\circ}{\\rm{E}}$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nav_lat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ind_vec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),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nav_lo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ind_vec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)));</w:t>
            </w:r>
          </w:p>
        </w:tc>
      </w:tr>
      <w:tr w:rsidR="00A40B4D" w:rsidRPr="00CE58E9" w14:paraId="6C21468D" w14:textId="77777777" w:rsidTr="00A40B4D">
        <w:tc>
          <w:tcPr>
            <w:tcW w:w="516" w:type="dxa"/>
          </w:tcPr>
          <w:p w14:paraId="05C10533" w14:textId="0CB31B21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67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572CC8D4" w14:textId="01C1E028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CE58E9">
              <w:rPr>
                <w:rFonts w:ascii="Consolas" w:eastAsia="宋体" w:hAnsi="Consolas" w:cs="宋体"/>
                <w:color w:val="AF00DB"/>
                <w:kern w:val="0"/>
                <w:sz w:val="18"/>
                <w:szCs w:val="18"/>
              </w:rPr>
              <w:t>end</w:t>
            </w:r>
          </w:p>
        </w:tc>
      </w:tr>
      <w:tr w:rsidR="00A40B4D" w:rsidRPr="00CE58E9" w14:paraId="38903669" w14:textId="77777777" w:rsidTr="00A40B4D">
        <w:tc>
          <w:tcPr>
            <w:tcW w:w="516" w:type="dxa"/>
          </w:tcPr>
          <w:p w14:paraId="352C8623" w14:textId="6ACDC5C9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68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539C91BF" w14:textId="58F11E84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hold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off</w:t>
            </w:r>
          </w:p>
        </w:tc>
      </w:tr>
      <w:tr w:rsidR="00A40B4D" w:rsidRPr="00CE58E9" w14:paraId="5DEABACB" w14:textId="77777777" w:rsidTr="00A40B4D">
        <w:tc>
          <w:tcPr>
            <w:tcW w:w="516" w:type="dxa"/>
          </w:tcPr>
          <w:p w14:paraId="35AA0F7B" w14:textId="1C83641F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69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F8434D0" w14:textId="0822AF41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grid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on</w:t>
            </w:r>
          </w:p>
        </w:tc>
      </w:tr>
      <w:tr w:rsidR="00A40B4D" w:rsidRPr="00CE58E9" w14:paraId="395A91C1" w14:textId="77777777" w:rsidTr="00A40B4D">
        <w:tc>
          <w:tcPr>
            <w:tcW w:w="516" w:type="dxa"/>
          </w:tcPr>
          <w:p w14:paraId="774E9D4F" w14:textId="052D0D32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70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110CF689" w14:textId="5820A45E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set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YDir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reverse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TickLabelInterpreter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latex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FontSize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0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Box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off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40B4D" w:rsidRPr="00CE58E9" w14:paraId="3E9A0546" w14:textId="77777777" w:rsidTr="00A40B4D">
        <w:tc>
          <w:tcPr>
            <w:tcW w:w="516" w:type="dxa"/>
          </w:tcPr>
          <w:p w14:paraId="7DA6C68F" w14:textId="7743610A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71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6296647D" w14:textId="1DF5E6DF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xlabel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xlabel_str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Interpreter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latex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40B4D" w:rsidRPr="00CE58E9" w14:paraId="7F7FA33A" w14:textId="77777777" w:rsidTr="00A40B4D">
        <w:tc>
          <w:tcPr>
            <w:tcW w:w="516" w:type="dxa"/>
          </w:tcPr>
          <w:p w14:paraId="1505361F" w14:textId="56D7FA9C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72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5C91D8E" w14:textId="021C5C15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ylabel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ylabel_str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Interpreter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latex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40B4D" w:rsidRPr="00CE58E9" w14:paraId="1FCF201B" w14:textId="77777777" w:rsidTr="00A40B4D">
        <w:tc>
          <w:tcPr>
            <w:tcW w:w="516" w:type="dxa"/>
          </w:tcPr>
          <w:p w14:paraId="2A1F1AF2" w14:textId="0366741B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73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5EA5F5AF" w14:textId="03FA085A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CE58E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legend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CE58E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Location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best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Interpreter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latex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Box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off"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FontSize'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CE58E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0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40B4D" w:rsidRPr="00CE58E9" w14:paraId="317C5D0C" w14:textId="77777777" w:rsidTr="00A40B4D">
        <w:tc>
          <w:tcPr>
            <w:tcW w:w="516" w:type="dxa"/>
          </w:tcPr>
          <w:p w14:paraId="32185160" w14:textId="4A149CBD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74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680F6401" w14:textId="06597CE0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    title(t_Axes,axes_title_str,"Interpreter",'latex')</w:t>
            </w:r>
          </w:p>
        </w:tc>
      </w:tr>
      <w:tr w:rsidR="00A40B4D" w:rsidRPr="00CE58E9" w14:paraId="25DDDCCD" w14:textId="77777777" w:rsidTr="00A40B4D">
        <w:tc>
          <w:tcPr>
            <w:tcW w:w="516" w:type="dxa"/>
          </w:tcPr>
          <w:p w14:paraId="372FDF46" w14:textId="5D02A0A2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75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B0A514E" w14:textId="69F6ABF6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</w:p>
        </w:tc>
      </w:tr>
      <w:tr w:rsidR="00A40B4D" w:rsidRPr="00CE58E9" w14:paraId="1B593EB2" w14:textId="77777777" w:rsidTr="00A40B4D">
        <w:tc>
          <w:tcPr>
            <w:tcW w:w="516" w:type="dxa"/>
          </w:tcPr>
          <w:p w14:paraId="755BEA41" w14:textId="54177B01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76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B6C788B" w14:textId="42955147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CE58E9">
              <w:rPr>
                <w:rFonts w:ascii="Consolas" w:eastAsia="宋体" w:hAnsi="Consolas" w:cs="宋体"/>
                <w:color w:val="AF00DB"/>
                <w:kern w:val="0"/>
                <w:sz w:val="18"/>
                <w:szCs w:val="18"/>
              </w:rPr>
              <w:t>return</w:t>
            </w:r>
            <w:r w:rsidRPr="00CE58E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;</w:t>
            </w:r>
          </w:p>
        </w:tc>
      </w:tr>
      <w:tr w:rsidR="00A40B4D" w:rsidRPr="00CE58E9" w14:paraId="6FF6138C" w14:textId="77777777" w:rsidTr="00A40B4D">
        <w:tc>
          <w:tcPr>
            <w:tcW w:w="516" w:type="dxa"/>
          </w:tcPr>
          <w:p w14:paraId="68B74EB0" w14:textId="7D9EF479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77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9C6F01B" w14:textId="6236BB2B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0000FF"/>
                <w:kern w:val="0"/>
                <w:sz w:val="18"/>
                <w:szCs w:val="18"/>
              </w:rPr>
              <w:t>end</w:t>
            </w:r>
          </w:p>
        </w:tc>
      </w:tr>
      <w:tr w:rsidR="00A40B4D" w:rsidRPr="00CE58E9" w14:paraId="412D856C" w14:textId="77777777" w:rsidTr="00A40B4D">
        <w:tc>
          <w:tcPr>
            <w:tcW w:w="516" w:type="dxa"/>
          </w:tcPr>
          <w:p w14:paraId="0E284001" w14:textId="1CC75FFD" w:rsidR="00CE58E9" w:rsidRPr="00CE58E9" w:rsidRDefault="00CE58E9" w:rsidP="00CE58E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1 </w:instrTex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543C0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78</w:t>
            </w:r>
            <w:r w:rsidRPr="00CE58E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E58D699" w14:textId="5B52AF9F" w:rsidR="00CE58E9" w:rsidRPr="00CE58E9" w:rsidRDefault="00CE58E9" w:rsidP="00CE58E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</w:tbl>
    <w:p w14:paraId="4E9F6968" w14:textId="1AA66477" w:rsidR="00216235" w:rsidRDefault="00216235" w:rsidP="00216235">
      <w:pPr>
        <w:pStyle w:val="22"/>
      </w:pPr>
      <w:bookmarkStart w:id="16" w:name="_Toc100253617"/>
      <w:r>
        <w:rPr>
          <w:rFonts w:hint="eastAsia"/>
        </w:rPr>
        <w:t>子程序</w:t>
      </w:r>
      <w:bookmarkEnd w:id="16"/>
    </w:p>
    <w:p w14:paraId="7C68D74F" w14:textId="4FB469B5" w:rsidR="002A4515" w:rsidRDefault="002A4515" w:rsidP="002A4515">
      <w:pPr>
        <w:pStyle w:val="a2"/>
      </w:pPr>
      <w:r>
        <w:rPr>
          <w:rFonts w:hint="eastAsia"/>
        </w:rPr>
        <w:t>本文使用的程序和文档发布于</w:t>
      </w:r>
      <w:hyperlink r:id="rId23" w:history="1">
        <w:r>
          <w:rPr>
            <w:rStyle w:val="aa"/>
          </w:rPr>
          <w:t>https://grwei.github.io/SJTU_2021-2022-2-MS8402/</w:t>
        </w:r>
      </w:hyperlink>
      <w:r>
        <w:t>.</w:t>
      </w:r>
    </w:p>
    <w:p w14:paraId="57483106" w14:textId="00D27EF3" w:rsidR="00BB2370" w:rsidRDefault="00BB2370" w:rsidP="002A4515">
      <w:pPr>
        <w:pStyle w:val="a2"/>
      </w:pPr>
      <w:r>
        <w:rPr>
          <w:rFonts w:hint="eastAsia"/>
        </w:rPr>
        <w:t>本文使用</w:t>
      </w:r>
      <w:r w:rsidR="00504005">
        <w:rPr>
          <w:rFonts w:hint="eastAsia"/>
        </w:rPr>
        <w:t>的</w:t>
      </w:r>
      <w:r w:rsidRPr="00587D73">
        <w:rPr>
          <w:i/>
        </w:rPr>
        <w:t>Gibbs-SeaWater (GSW) Oceanographic Toolbox</w:t>
      </w:r>
      <w:r w:rsidR="00587D73">
        <w:rPr>
          <w:rFonts w:hint="eastAsia"/>
        </w:rPr>
        <w:t>可从</w:t>
      </w:r>
      <w:hyperlink r:id="rId24" w:history="1">
        <w:r w:rsidR="00587D73" w:rsidRPr="009422F8">
          <w:rPr>
            <w:rStyle w:val="aa"/>
          </w:rPr>
          <w:t>http://www.teos-10.org/software.htm</w:t>
        </w:r>
      </w:hyperlink>
      <w:r w:rsidR="00504005">
        <w:rPr>
          <w:rFonts w:hint="eastAsia"/>
        </w:rPr>
        <w:t>获取</w:t>
      </w:r>
      <w:r w:rsidR="00587D73">
        <w:rPr>
          <w:rFonts w:hint="eastAsia"/>
        </w:rPr>
        <w:t>.</w:t>
      </w:r>
    </w:p>
    <w:bookmarkEnd w:id="0"/>
    <w:p w14:paraId="265CE5DA" w14:textId="77777777" w:rsidR="00666E87" w:rsidRPr="00587D73" w:rsidRDefault="00666E87" w:rsidP="002A4515">
      <w:pPr>
        <w:pStyle w:val="a2"/>
        <w:rPr>
          <w:rFonts w:hint="eastAsia"/>
        </w:rPr>
      </w:pPr>
    </w:p>
    <w:sectPr w:rsidR="00666E87" w:rsidRPr="00587D73" w:rsidSect="00A07C18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5F2B5D4" w14:textId="77777777" w:rsidR="000B49CF" w:rsidRDefault="000B49CF" w:rsidP="00E26F2C">
      <w:r>
        <w:separator/>
      </w:r>
    </w:p>
  </w:endnote>
  <w:endnote w:type="continuationSeparator" w:id="0">
    <w:p w14:paraId="0BC6B740" w14:textId="77777777" w:rsidR="000B49CF" w:rsidRDefault="000B49CF" w:rsidP="00E26F2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新宋体">
    <w:panose1 w:val="02010609030101010101"/>
    <w:charset w:val="86"/>
    <w:family w:val="modern"/>
    <w:pitch w:val="fixed"/>
    <w:sig w:usb0="00000203" w:usb1="288F0000" w:usb2="00000016" w:usb3="00000000" w:csb0="0004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Microsoft YaHei UI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XITS Math">
    <w:panose1 w:val="02000503000000000000"/>
    <w:charset w:val="00"/>
    <w:family w:val="modern"/>
    <w:notTrueType/>
    <w:pitch w:val="variable"/>
    <w:sig w:usb0="A00022FF" w:usb1="0A02FDFF" w:usb2="0A000020" w:usb3="00000000" w:csb0="0000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0322D0" w14:textId="036D5C5F" w:rsidR="00BB2370" w:rsidRPr="00C2554F" w:rsidRDefault="00BB2370">
    <w:pPr>
      <w:pStyle w:val="a8"/>
      <w:rPr>
        <w:rFonts w:ascii="Times New Roman" w:eastAsia="宋体" w:hAnsi="Times New Roman" w:cs="Times New Roman"/>
      </w:rPr>
    </w:pPr>
    <w:r w:rsidRPr="00C2554F">
      <w:rPr>
        <w:rFonts w:ascii="Times New Roman" w:eastAsia="宋体" w:hAnsi="Times New Roman" w:cs="Times New Roman"/>
      </w:rPr>
      <w:t>weiguorui@sjtu.edu.cn</w:t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page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Pr="00C2554F">
      <w:rPr>
        <w:rFonts w:ascii="Times New Roman" w:eastAsia="宋体" w:hAnsi="Times New Roman" w:cs="Times New Roman"/>
        <w:b/>
        <w:noProof/>
      </w:rPr>
      <w:t>1</w:t>
    </w:r>
    <w:r w:rsidRPr="00C2554F"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</w:rPr>
      <w:fldChar w:fldCharType="begin"/>
    </w:r>
    <w:r w:rsidRPr="00C2554F">
      <w:rPr>
        <w:rFonts w:ascii="Times New Roman" w:eastAsia="宋体" w:hAnsi="Times New Roman" w:cs="Times New Roman"/>
      </w:rPr>
      <w:instrText xml:space="preserve"> SAVEDATE  \@ "yyyy-MM-dd HH:mm:ss"  \* MERGEFORMAT </w:instrText>
    </w:r>
    <w:r w:rsidRPr="00C2554F">
      <w:rPr>
        <w:rFonts w:ascii="Times New Roman" w:eastAsia="宋体" w:hAnsi="Times New Roman" w:cs="Times New Roman"/>
      </w:rPr>
      <w:fldChar w:fldCharType="separate"/>
    </w:r>
    <w:r w:rsidR="00D543C0">
      <w:rPr>
        <w:rFonts w:ascii="Times New Roman" w:eastAsia="宋体" w:hAnsi="Times New Roman" w:cs="Times New Roman"/>
        <w:noProof/>
      </w:rPr>
      <w:t>2022-04-07 19:53:00</w:t>
    </w:r>
    <w:r w:rsidRPr="00C2554F">
      <w:rPr>
        <w:rFonts w:ascii="Times New Roman" w:eastAsia="宋体" w:hAnsi="Times New Roman" w:cs="Times New Roman"/>
      </w:rPr>
      <w:fldChar w:fldCharType="end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F9F5787" w14:textId="72E37401" w:rsidR="00BB2370" w:rsidRPr="00C2554F" w:rsidRDefault="00BB2370">
    <w:pPr>
      <w:pStyle w:val="a8"/>
      <w:rPr>
        <w:rFonts w:ascii="Times New Roman" w:eastAsia="宋体" w:hAnsi="Times New Roman" w:cs="Times New Roman"/>
      </w:rPr>
    </w:pPr>
    <w:r w:rsidRPr="00C2554F">
      <w:rPr>
        <w:rFonts w:ascii="Times New Roman" w:eastAsia="宋体" w:hAnsi="Times New Roman" w:cs="Times New Roman"/>
      </w:rPr>
      <w:t>weiguorui@sjtu.edu.cn</w:t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page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Pr="00C2554F">
      <w:rPr>
        <w:rFonts w:ascii="Times New Roman" w:eastAsia="宋体" w:hAnsi="Times New Roman" w:cs="Times New Roman"/>
        <w:b/>
        <w:noProof/>
      </w:rPr>
      <w:t>1</w:t>
    </w:r>
    <w:r w:rsidRPr="00C2554F"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  <w:b/>
      </w:rPr>
      <w:t xml:space="preserve"> / </w:t>
    </w:r>
    <w:r>
      <w:rPr>
        <w:rFonts w:ascii="Times New Roman" w:eastAsia="宋体" w:hAnsi="Times New Roman" w:cs="Times New Roman"/>
        <w:b/>
      </w:rPr>
      <w:fldChar w:fldCharType="begin"/>
    </w:r>
    <w:r>
      <w:rPr>
        <w:rFonts w:ascii="Times New Roman" w:eastAsia="宋体" w:hAnsi="Times New Roman" w:cs="Times New Roman"/>
        <w:b/>
      </w:rPr>
      <w:instrText xml:space="preserve"> =</w:instrText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numpages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="00D543C0">
      <w:rPr>
        <w:rFonts w:ascii="Times New Roman" w:eastAsia="宋体" w:hAnsi="Times New Roman" w:cs="Times New Roman"/>
        <w:b/>
        <w:noProof/>
      </w:rPr>
      <w:instrText>18</w:instrText>
    </w:r>
    <w:r w:rsidRPr="00C2554F">
      <w:rPr>
        <w:rFonts w:ascii="Times New Roman" w:eastAsia="宋体" w:hAnsi="Times New Roman" w:cs="Times New Roman"/>
        <w:b/>
      </w:rPr>
      <w:fldChar w:fldCharType="end"/>
    </w:r>
    <w:r>
      <w:rPr>
        <w:rFonts w:ascii="Times New Roman" w:eastAsia="宋体" w:hAnsi="Times New Roman" w:cs="Times New Roman"/>
        <w:b/>
      </w:rPr>
      <w:instrText xml:space="preserve">-2 </w:instrText>
    </w:r>
    <w:r>
      <w:rPr>
        <w:rFonts w:ascii="Times New Roman" w:eastAsia="宋体" w:hAnsi="Times New Roman" w:cs="Times New Roman"/>
        <w:b/>
      </w:rPr>
      <w:fldChar w:fldCharType="separate"/>
    </w:r>
    <w:r w:rsidR="00D543C0">
      <w:rPr>
        <w:rFonts w:ascii="Times New Roman" w:eastAsia="宋体" w:hAnsi="Times New Roman" w:cs="Times New Roman"/>
        <w:b/>
        <w:noProof/>
      </w:rPr>
      <w:t>16</w:t>
    </w:r>
    <w:r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</w:rPr>
      <w:fldChar w:fldCharType="begin"/>
    </w:r>
    <w:r w:rsidRPr="00C2554F">
      <w:rPr>
        <w:rFonts w:ascii="Times New Roman" w:eastAsia="宋体" w:hAnsi="Times New Roman" w:cs="Times New Roman"/>
      </w:rPr>
      <w:instrText xml:space="preserve"> SAVEDATE  \@ "yyyy-MM-dd HH:mm:ss"  \* MERGEFORMAT </w:instrText>
    </w:r>
    <w:r w:rsidRPr="00C2554F">
      <w:rPr>
        <w:rFonts w:ascii="Times New Roman" w:eastAsia="宋体" w:hAnsi="Times New Roman" w:cs="Times New Roman"/>
      </w:rPr>
      <w:fldChar w:fldCharType="separate"/>
    </w:r>
    <w:r w:rsidR="00D543C0">
      <w:rPr>
        <w:rFonts w:ascii="Times New Roman" w:eastAsia="宋体" w:hAnsi="Times New Roman" w:cs="Times New Roman"/>
        <w:noProof/>
      </w:rPr>
      <w:t>2022-04-07 19:53:00</w:t>
    </w:r>
    <w:r w:rsidRPr="00C2554F">
      <w:rPr>
        <w:rFonts w:ascii="Times New Roman" w:eastAsia="宋体" w:hAnsi="Times New Roman" w:cs="Times New Roman"/>
      </w:rPr>
      <w:fldChar w:fldCharType="end"/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B718158" w14:textId="3CFD035B" w:rsidR="00BB2370" w:rsidRPr="00C2554F" w:rsidRDefault="00BB2370">
    <w:pPr>
      <w:pStyle w:val="a8"/>
      <w:rPr>
        <w:rFonts w:ascii="Times New Roman" w:eastAsia="宋体" w:hAnsi="Times New Roman" w:cs="Times New Roman"/>
      </w:rPr>
    </w:pPr>
    <w:r w:rsidRPr="00C2554F">
      <w:rPr>
        <w:rFonts w:ascii="Times New Roman" w:eastAsia="宋体" w:hAnsi="Times New Roman" w:cs="Times New Roman"/>
      </w:rPr>
      <w:t>weiguorui@sjtu.edu.cn</w:t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page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Pr="00C2554F">
      <w:rPr>
        <w:rFonts w:ascii="Times New Roman" w:eastAsia="宋体" w:hAnsi="Times New Roman" w:cs="Times New Roman"/>
        <w:b/>
        <w:noProof/>
      </w:rPr>
      <w:t>1</w:t>
    </w:r>
    <w:r w:rsidRPr="00C2554F"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  <w:b/>
      </w:rPr>
      <w:t xml:space="preserve"> / </w:t>
    </w:r>
    <w:r>
      <w:rPr>
        <w:rFonts w:ascii="Times New Roman" w:eastAsia="宋体" w:hAnsi="Times New Roman" w:cs="Times New Roman"/>
        <w:b/>
      </w:rPr>
      <w:fldChar w:fldCharType="begin"/>
    </w:r>
    <w:r>
      <w:rPr>
        <w:rFonts w:ascii="Times New Roman" w:eastAsia="宋体" w:hAnsi="Times New Roman" w:cs="Times New Roman"/>
        <w:b/>
      </w:rPr>
      <w:instrText xml:space="preserve"> =</w:instrText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numpages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="00D543C0">
      <w:rPr>
        <w:rFonts w:ascii="Times New Roman" w:eastAsia="宋体" w:hAnsi="Times New Roman" w:cs="Times New Roman"/>
        <w:b/>
        <w:noProof/>
      </w:rPr>
      <w:instrText>18</w:instrText>
    </w:r>
    <w:r w:rsidRPr="00C2554F">
      <w:rPr>
        <w:rFonts w:ascii="Times New Roman" w:eastAsia="宋体" w:hAnsi="Times New Roman" w:cs="Times New Roman"/>
        <w:b/>
      </w:rPr>
      <w:fldChar w:fldCharType="end"/>
    </w:r>
    <w:r>
      <w:rPr>
        <w:rFonts w:ascii="Times New Roman" w:eastAsia="宋体" w:hAnsi="Times New Roman" w:cs="Times New Roman"/>
        <w:b/>
      </w:rPr>
      <w:instrText xml:space="preserve">-2 </w:instrText>
    </w:r>
    <w:r>
      <w:rPr>
        <w:rFonts w:ascii="Times New Roman" w:eastAsia="宋体" w:hAnsi="Times New Roman" w:cs="Times New Roman"/>
        <w:b/>
      </w:rPr>
      <w:fldChar w:fldCharType="separate"/>
    </w:r>
    <w:r w:rsidR="00D543C0">
      <w:rPr>
        <w:rFonts w:ascii="Times New Roman" w:eastAsia="宋体" w:hAnsi="Times New Roman" w:cs="Times New Roman"/>
        <w:b/>
        <w:noProof/>
      </w:rPr>
      <w:t>16</w:t>
    </w:r>
    <w:r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</w:rPr>
      <w:fldChar w:fldCharType="begin"/>
    </w:r>
    <w:r w:rsidRPr="00C2554F">
      <w:rPr>
        <w:rFonts w:ascii="Times New Roman" w:eastAsia="宋体" w:hAnsi="Times New Roman" w:cs="Times New Roman"/>
      </w:rPr>
      <w:instrText xml:space="preserve"> SAVEDATE  \@ "yyyy-MM-dd HH:mm:ss"  \* MERGEFORMAT </w:instrText>
    </w:r>
    <w:r w:rsidRPr="00C2554F">
      <w:rPr>
        <w:rFonts w:ascii="Times New Roman" w:eastAsia="宋体" w:hAnsi="Times New Roman" w:cs="Times New Roman"/>
      </w:rPr>
      <w:fldChar w:fldCharType="separate"/>
    </w:r>
    <w:r w:rsidR="00D543C0">
      <w:rPr>
        <w:rFonts w:ascii="Times New Roman" w:eastAsia="宋体" w:hAnsi="Times New Roman" w:cs="Times New Roman"/>
        <w:noProof/>
      </w:rPr>
      <w:t>2022-04-07 19:53:00</w:t>
    </w:r>
    <w:r w:rsidRPr="00C2554F">
      <w:rPr>
        <w:rFonts w:ascii="Times New Roman" w:eastAsia="宋体" w:hAnsi="Times New Roman" w:cs="Times New Roman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EF3EC8D" w14:textId="77777777" w:rsidR="000B49CF" w:rsidRDefault="000B49CF" w:rsidP="00E26F2C">
      <w:r>
        <w:separator/>
      </w:r>
    </w:p>
  </w:footnote>
  <w:footnote w:type="continuationSeparator" w:id="0">
    <w:p w14:paraId="19AE83E0" w14:textId="77777777" w:rsidR="000B49CF" w:rsidRDefault="000B49CF" w:rsidP="00E26F2C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77C5CFB" w14:textId="77777777" w:rsidR="00BB2370" w:rsidRPr="00943C60" w:rsidRDefault="00BB2370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1312" behindDoc="0" locked="0" layoutInCell="1" allowOverlap="1" wp14:anchorId="60E15835" wp14:editId="4001CDE2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19" name="图片 19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5907E019" w14:textId="77777777" w:rsidR="00BB2370" w:rsidRDefault="00BB2370" w:rsidP="00E26F2C">
    <w:pPr>
      <w:pStyle w:val="a6"/>
      <w:rPr>
        <w:rFonts w:ascii="Times New Roman" w:eastAsia="宋体" w:hAnsi="Times New Roman" w:cs="Times New Roman"/>
      </w:rPr>
    </w:pPr>
  </w:p>
  <w:p w14:paraId="1E2D13E6" w14:textId="77777777" w:rsidR="00BB2370" w:rsidRPr="00E26F2C" w:rsidRDefault="00BB2370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（</w:t>
    </w:r>
    <w:r>
      <w:rPr>
        <w:rFonts w:ascii="Times New Roman" w:eastAsia="宋体" w:hAnsi="Times New Roman" w:cs="Times New Roman" w:hint="eastAsia"/>
      </w:rPr>
      <w:t>2</w:t>
    </w:r>
    <w:r>
      <w:rPr>
        <w:rFonts w:ascii="Times New Roman" w:eastAsia="宋体" w:hAnsi="Times New Roman" w:cs="Times New Roman"/>
      </w:rPr>
      <w:t>022</w:t>
    </w:r>
    <w:r>
      <w:rPr>
        <w:rFonts w:ascii="Times New Roman" w:eastAsia="宋体" w:hAnsi="Times New Roman" w:cs="Times New Roman" w:hint="eastAsia"/>
      </w:rPr>
      <w:t>春）</w:t>
    </w:r>
    <w:r w:rsidRPr="008028EB">
      <w:rPr>
        <w:rFonts w:ascii="Times New Roman" w:eastAsia="宋体" w:hAnsi="Times New Roman" w:cs="Times New Roman" w:hint="eastAsia"/>
      </w:rPr>
      <w:t>研</w:t>
    </w:r>
    <w:r w:rsidRPr="008028EB">
      <w:rPr>
        <w:rFonts w:ascii="Times New Roman" w:eastAsia="宋体" w:hAnsi="Times New Roman" w:cs="Times New Roman"/>
      </w:rPr>
      <w:t>-MS8402-44000-M01-</w:t>
    </w:r>
    <w:r w:rsidRPr="008028EB">
      <w:rPr>
        <w:rFonts w:ascii="Times New Roman" w:eastAsia="宋体" w:hAnsi="Times New Roman" w:cs="Times New Roman"/>
      </w:rPr>
      <w:t>地球流体动力学</w:t>
    </w:r>
    <w:r w:rsidRPr="008028EB">
      <w:rPr>
        <w:rFonts w:ascii="Times New Roman" w:eastAsia="宋体" w:hAnsi="Times New Roman" w:cs="Times New Roman"/>
      </w:rPr>
      <w:t>I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危国锐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4D79451" w14:textId="3D89E700" w:rsidR="00BB2370" w:rsidRPr="00943C60" w:rsidRDefault="00BB2370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59264" behindDoc="0" locked="0" layoutInCell="1" allowOverlap="1" wp14:anchorId="7131D5D5" wp14:editId="6A40023E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6" name="图片 6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7DE3758B" w14:textId="66B7B198" w:rsidR="00BB2370" w:rsidRDefault="00BB2370" w:rsidP="00E26F2C">
    <w:pPr>
      <w:pStyle w:val="a6"/>
      <w:rPr>
        <w:rFonts w:ascii="Times New Roman" w:eastAsia="宋体" w:hAnsi="Times New Roman" w:cs="Times New Roman"/>
      </w:rPr>
    </w:pPr>
  </w:p>
  <w:p w14:paraId="5816BFA6" w14:textId="46FFDF99" w:rsidR="00BB2370" w:rsidRPr="00E26F2C" w:rsidRDefault="00BB2370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（</w:t>
    </w:r>
    <w:r>
      <w:rPr>
        <w:rFonts w:ascii="Times New Roman" w:eastAsia="宋体" w:hAnsi="Times New Roman" w:cs="Times New Roman" w:hint="eastAsia"/>
      </w:rPr>
      <w:t>2</w:t>
    </w:r>
    <w:r>
      <w:rPr>
        <w:rFonts w:ascii="Times New Roman" w:eastAsia="宋体" w:hAnsi="Times New Roman" w:cs="Times New Roman"/>
      </w:rPr>
      <w:t>022</w:t>
    </w:r>
    <w:r>
      <w:rPr>
        <w:rFonts w:ascii="Times New Roman" w:eastAsia="宋体" w:hAnsi="Times New Roman" w:cs="Times New Roman" w:hint="eastAsia"/>
      </w:rPr>
      <w:t>春）</w:t>
    </w:r>
    <w:r w:rsidRPr="008028EB">
      <w:rPr>
        <w:rFonts w:ascii="Times New Roman" w:eastAsia="宋体" w:hAnsi="Times New Roman" w:cs="Times New Roman" w:hint="eastAsia"/>
      </w:rPr>
      <w:t>研</w:t>
    </w:r>
    <w:r w:rsidRPr="008028EB">
      <w:rPr>
        <w:rFonts w:ascii="Times New Roman" w:eastAsia="宋体" w:hAnsi="Times New Roman" w:cs="Times New Roman"/>
      </w:rPr>
      <w:t>-MS8402-</w:t>
    </w:r>
    <w:r w:rsidRPr="008028EB">
      <w:rPr>
        <w:rFonts w:ascii="Times New Roman" w:eastAsia="宋体" w:hAnsi="Times New Roman" w:cs="Times New Roman"/>
      </w:rPr>
      <w:t>地球流体动力学</w:t>
    </w:r>
    <w:r w:rsidRPr="008028EB">
      <w:rPr>
        <w:rFonts w:ascii="Times New Roman" w:eastAsia="宋体" w:hAnsi="Times New Roman" w:cs="Times New Roman"/>
      </w:rPr>
      <w:t>I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/>
      </w:rPr>
      <w:fldChar w:fldCharType="begin"/>
    </w:r>
    <w:r>
      <w:rPr>
        <w:rFonts w:ascii="Times New Roman" w:eastAsia="宋体" w:hAnsi="Times New Roman" w:cs="Times New Roman"/>
      </w:rPr>
      <w:instrText xml:space="preserve"> STYLEREF  "</w:instrText>
    </w:r>
    <w:r>
      <w:rPr>
        <w:rFonts w:ascii="Times New Roman" w:eastAsia="宋体" w:hAnsi="Times New Roman" w:cs="Times New Roman"/>
      </w:rPr>
      <w:instrText>标题</w:instrText>
    </w:r>
    <w:r>
      <w:rPr>
        <w:rFonts w:ascii="Times New Roman" w:eastAsia="宋体" w:hAnsi="Times New Roman" w:cs="Times New Roman"/>
      </w:rPr>
      <w:instrText xml:space="preserve"> 1"  \* MERGEFORMAT </w:instrText>
    </w:r>
    <w:r>
      <w:rPr>
        <w:rFonts w:ascii="Times New Roman" w:eastAsia="宋体" w:hAnsi="Times New Roman" w:cs="Times New Roman"/>
      </w:rPr>
      <w:fldChar w:fldCharType="separate"/>
    </w:r>
    <w:r w:rsidR="00D543C0">
      <w:rPr>
        <w:rFonts w:ascii="Times New Roman" w:eastAsia="宋体" w:hAnsi="Times New Roman" w:cs="Times New Roman"/>
        <w:noProof/>
      </w:rPr>
      <w:t>Question 2</w:t>
    </w:r>
    <w:r>
      <w:rPr>
        <w:rFonts w:ascii="Times New Roman" w:eastAsia="宋体" w:hAnsi="Times New Roman" w:cs="Times New Roman"/>
      </w:rPr>
      <w:fldChar w:fldCharType="end"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3CEFE34" w14:textId="77777777" w:rsidR="00BB2370" w:rsidRPr="00943C60" w:rsidRDefault="00BB2370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3360" behindDoc="0" locked="0" layoutInCell="1" allowOverlap="1" wp14:anchorId="380F1293" wp14:editId="3548749C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1" name="图片 1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46FAEEED" w14:textId="77777777" w:rsidR="00BB2370" w:rsidRDefault="00BB2370" w:rsidP="00E26F2C">
    <w:pPr>
      <w:pStyle w:val="a6"/>
      <w:rPr>
        <w:rFonts w:ascii="Times New Roman" w:eastAsia="宋体" w:hAnsi="Times New Roman" w:cs="Times New Roman"/>
      </w:rPr>
    </w:pPr>
  </w:p>
  <w:p w14:paraId="23ACD25E" w14:textId="6AAC1A37" w:rsidR="00BB2370" w:rsidRPr="00E26F2C" w:rsidRDefault="00BB2370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（</w:t>
    </w:r>
    <w:r>
      <w:rPr>
        <w:rFonts w:ascii="Times New Roman" w:eastAsia="宋体" w:hAnsi="Times New Roman" w:cs="Times New Roman" w:hint="eastAsia"/>
      </w:rPr>
      <w:t>2</w:t>
    </w:r>
    <w:r>
      <w:rPr>
        <w:rFonts w:ascii="Times New Roman" w:eastAsia="宋体" w:hAnsi="Times New Roman" w:cs="Times New Roman"/>
      </w:rPr>
      <w:t>022</w:t>
    </w:r>
    <w:r>
      <w:rPr>
        <w:rFonts w:ascii="Times New Roman" w:eastAsia="宋体" w:hAnsi="Times New Roman" w:cs="Times New Roman" w:hint="eastAsia"/>
      </w:rPr>
      <w:t>春）</w:t>
    </w:r>
    <w:r w:rsidRPr="008028EB">
      <w:rPr>
        <w:rFonts w:ascii="Times New Roman" w:eastAsia="宋体" w:hAnsi="Times New Roman" w:cs="Times New Roman" w:hint="eastAsia"/>
      </w:rPr>
      <w:t>研</w:t>
    </w:r>
    <w:r w:rsidRPr="008028EB">
      <w:rPr>
        <w:rFonts w:ascii="Times New Roman" w:eastAsia="宋体" w:hAnsi="Times New Roman" w:cs="Times New Roman"/>
      </w:rPr>
      <w:t>-MS8402-</w:t>
    </w:r>
    <w:r w:rsidRPr="008028EB">
      <w:rPr>
        <w:rFonts w:ascii="Times New Roman" w:eastAsia="宋体" w:hAnsi="Times New Roman" w:cs="Times New Roman"/>
      </w:rPr>
      <w:t>地球流体动力学</w:t>
    </w:r>
    <w:r w:rsidRPr="008028EB">
      <w:rPr>
        <w:rFonts w:ascii="Times New Roman" w:eastAsia="宋体" w:hAnsi="Times New Roman" w:cs="Times New Roman"/>
      </w:rPr>
      <w:t>I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References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1CB0F5B8"/>
    <w:lvl w:ilvl="0">
      <w:start w:val="1"/>
      <w:numFmt w:val="decimal"/>
      <w:pStyle w:val="5"/>
      <w:lvlText w:val="%1."/>
      <w:lvlJc w:val="left"/>
      <w:pPr>
        <w:tabs>
          <w:tab w:val="num" w:pos="2040"/>
        </w:tabs>
        <w:ind w:leftChars="800" w:left="2040" w:hangingChars="200" w:hanging="360"/>
      </w:pPr>
    </w:lvl>
  </w:abstractNum>
  <w:abstractNum w:abstractNumId="1" w15:restartNumberingAfterBreak="0">
    <w:nsid w:val="FFFFFF7D"/>
    <w:multiLevelType w:val="singleLevel"/>
    <w:tmpl w:val="739A38E6"/>
    <w:lvl w:ilvl="0">
      <w:start w:val="1"/>
      <w:numFmt w:val="decimal"/>
      <w:pStyle w:val="4"/>
      <w:lvlText w:val="%1."/>
      <w:lvlJc w:val="left"/>
      <w:pPr>
        <w:tabs>
          <w:tab w:val="num" w:pos="1620"/>
        </w:tabs>
        <w:ind w:leftChars="600" w:left="1620" w:hangingChars="200" w:hanging="360"/>
      </w:pPr>
    </w:lvl>
  </w:abstractNum>
  <w:abstractNum w:abstractNumId="2" w15:restartNumberingAfterBreak="0">
    <w:nsid w:val="FFFFFF7E"/>
    <w:multiLevelType w:val="singleLevel"/>
    <w:tmpl w:val="5AD06E66"/>
    <w:lvl w:ilvl="0">
      <w:start w:val="1"/>
      <w:numFmt w:val="decimal"/>
      <w:pStyle w:val="3"/>
      <w:lvlText w:val="%1."/>
      <w:lvlJc w:val="left"/>
      <w:pPr>
        <w:tabs>
          <w:tab w:val="num" w:pos="1200"/>
        </w:tabs>
        <w:ind w:leftChars="400" w:left="1200" w:hangingChars="200" w:hanging="360"/>
      </w:pPr>
    </w:lvl>
  </w:abstractNum>
  <w:abstractNum w:abstractNumId="3" w15:restartNumberingAfterBreak="0">
    <w:nsid w:val="FFFFFF7F"/>
    <w:multiLevelType w:val="singleLevel"/>
    <w:tmpl w:val="82F469F4"/>
    <w:lvl w:ilvl="0">
      <w:start w:val="1"/>
      <w:numFmt w:val="decimal"/>
      <w:pStyle w:val="2"/>
      <w:lvlText w:val="%1."/>
      <w:lvlJc w:val="left"/>
      <w:pPr>
        <w:tabs>
          <w:tab w:val="num" w:pos="780"/>
        </w:tabs>
        <w:ind w:leftChars="200" w:left="780" w:hangingChars="200" w:hanging="360"/>
      </w:pPr>
    </w:lvl>
  </w:abstractNum>
  <w:abstractNum w:abstractNumId="4" w15:restartNumberingAfterBreak="0">
    <w:nsid w:val="FFFFFF80"/>
    <w:multiLevelType w:val="singleLevel"/>
    <w:tmpl w:val="57E2DBDC"/>
    <w:lvl w:ilvl="0">
      <w:start w:val="1"/>
      <w:numFmt w:val="bullet"/>
      <w:pStyle w:val="50"/>
      <w:lvlText w:val=""/>
      <w:lvlJc w:val="left"/>
      <w:pPr>
        <w:tabs>
          <w:tab w:val="num" w:pos="2040"/>
        </w:tabs>
        <w:ind w:leftChars="800" w:left="2040" w:hangingChars="200" w:hanging="360"/>
      </w:pPr>
      <w:rPr>
        <w:rFonts w:ascii="Wingdings" w:hAnsi="Wingdings" w:hint="default"/>
      </w:rPr>
    </w:lvl>
  </w:abstractNum>
  <w:abstractNum w:abstractNumId="5" w15:restartNumberingAfterBreak="0">
    <w:nsid w:val="FFFFFF81"/>
    <w:multiLevelType w:val="singleLevel"/>
    <w:tmpl w:val="0876FEDE"/>
    <w:lvl w:ilvl="0">
      <w:start w:val="1"/>
      <w:numFmt w:val="bullet"/>
      <w:pStyle w:val="40"/>
      <w:lvlText w:val=""/>
      <w:lvlJc w:val="left"/>
      <w:pPr>
        <w:tabs>
          <w:tab w:val="num" w:pos="1620"/>
        </w:tabs>
        <w:ind w:leftChars="600" w:left="1620" w:hangingChars="200" w:hanging="360"/>
      </w:pPr>
      <w:rPr>
        <w:rFonts w:ascii="Wingdings" w:hAnsi="Wingdings" w:hint="default"/>
      </w:rPr>
    </w:lvl>
  </w:abstractNum>
  <w:abstractNum w:abstractNumId="6" w15:restartNumberingAfterBreak="0">
    <w:nsid w:val="FFFFFF82"/>
    <w:multiLevelType w:val="singleLevel"/>
    <w:tmpl w:val="362EDF68"/>
    <w:lvl w:ilvl="0">
      <w:start w:val="1"/>
      <w:numFmt w:val="bullet"/>
      <w:pStyle w:val="30"/>
      <w:lvlText w:val=""/>
      <w:lvlJc w:val="left"/>
      <w:pPr>
        <w:tabs>
          <w:tab w:val="num" w:pos="1200"/>
        </w:tabs>
        <w:ind w:leftChars="400" w:left="1200" w:hangingChars="200" w:hanging="360"/>
      </w:pPr>
      <w:rPr>
        <w:rFonts w:ascii="Wingdings" w:hAnsi="Wingdings" w:hint="default"/>
      </w:rPr>
    </w:lvl>
  </w:abstractNum>
  <w:abstractNum w:abstractNumId="7" w15:restartNumberingAfterBreak="0">
    <w:nsid w:val="FFFFFF83"/>
    <w:multiLevelType w:val="singleLevel"/>
    <w:tmpl w:val="BAD04BD4"/>
    <w:lvl w:ilvl="0">
      <w:start w:val="1"/>
      <w:numFmt w:val="bullet"/>
      <w:pStyle w:val="20"/>
      <w:lvlText w:val=""/>
      <w:lvlJc w:val="left"/>
      <w:pPr>
        <w:tabs>
          <w:tab w:val="num" w:pos="780"/>
        </w:tabs>
        <w:ind w:leftChars="200" w:left="780" w:hangingChars="200" w:hanging="360"/>
      </w:pPr>
      <w:rPr>
        <w:rFonts w:ascii="Wingdings" w:hAnsi="Wingdings" w:hint="default"/>
      </w:rPr>
    </w:lvl>
  </w:abstractNum>
  <w:abstractNum w:abstractNumId="8" w15:restartNumberingAfterBreak="0">
    <w:nsid w:val="FFFFFF88"/>
    <w:multiLevelType w:val="singleLevel"/>
    <w:tmpl w:val="2FCE50CA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Chars="200" w:hanging="360"/>
      </w:pPr>
    </w:lvl>
  </w:abstractNum>
  <w:abstractNum w:abstractNumId="9" w15:restartNumberingAfterBreak="0">
    <w:nsid w:val="FFFFFF89"/>
    <w:multiLevelType w:val="singleLevel"/>
    <w:tmpl w:val="0B0ABCAC"/>
    <w:lvl w:ilvl="0">
      <w:start w:val="1"/>
      <w:numFmt w:val="bullet"/>
      <w:pStyle w:val="a0"/>
      <w:lvlText w:val=""/>
      <w:lvlJc w:val="left"/>
      <w:pPr>
        <w:tabs>
          <w:tab w:val="num" w:pos="360"/>
        </w:tabs>
        <w:ind w:left="360" w:hangingChars="200" w:hanging="360"/>
      </w:pPr>
      <w:rPr>
        <w:rFonts w:ascii="Wingdings" w:hAnsi="Wingdings" w:hint="default"/>
      </w:rPr>
    </w:lvl>
  </w:abstractNum>
  <w:abstractNum w:abstractNumId="10" w15:restartNumberingAfterBreak="0">
    <w:nsid w:val="160330DD"/>
    <w:multiLevelType w:val="multilevel"/>
    <w:tmpl w:val="C28ABDE2"/>
    <w:name w:val="ListNum_1"/>
    <w:lvl w:ilvl="0">
      <w:start w:val="1"/>
      <w:numFmt w:val="decimal"/>
      <w:pStyle w:val="1"/>
      <w:isLgl/>
      <w:suff w:val="nothing"/>
      <w:lvlText w:val="%1  "/>
      <w:lvlJc w:val="left"/>
      <w:pPr>
        <w:ind w:left="987" w:hanging="567"/>
      </w:pPr>
      <w:rPr>
        <w:rFonts w:hint="eastAsia"/>
      </w:rPr>
    </w:lvl>
    <w:lvl w:ilvl="1">
      <w:start w:val="1"/>
      <w:numFmt w:val="decimal"/>
      <w:pStyle w:val="21"/>
      <w:isLgl/>
      <w:suff w:val="nothing"/>
      <w:lvlText w:val="%1.%2  "/>
      <w:lvlJc w:val="left"/>
      <w:pPr>
        <w:ind w:left="987" w:hanging="567"/>
      </w:pPr>
      <w:rPr>
        <w:rFonts w:hint="eastAsia"/>
      </w:rPr>
    </w:lvl>
    <w:lvl w:ilvl="2">
      <w:start w:val="1"/>
      <w:numFmt w:val="decimal"/>
      <w:pStyle w:val="31"/>
      <w:isLgl/>
      <w:suff w:val="nothing"/>
      <w:lvlText w:val="%1.%2.%3  "/>
      <w:lvlJc w:val="left"/>
      <w:pPr>
        <w:ind w:left="987" w:hanging="567"/>
      </w:pPr>
      <w:rPr>
        <w:rFonts w:hint="eastAsia"/>
      </w:rPr>
    </w:lvl>
    <w:lvl w:ilvl="3">
      <w:start w:val="1"/>
      <w:numFmt w:val="decimal"/>
      <w:pStyle w:val="41"/>
      <w:isLgl/>
      <w:suff w:val="nothing"/>
      <w:lvlText w:val="%4  "/>
      <w:lvlJc w:val="left"/>
      <w:pPr>
        <w:ind w:left="987" w:hanging="567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1" w15:restartNumberingAfterBreak="0">
    <w:nsid w:val="611E7751"/>
    <w:multiLevelType w:val="multilevel"/>
    <w:tmpl w:val="52EA554C"/>
    <w:name w:val="ListNum_Ap"/>
    <w:lvl w:ilvl="0">
      <w:start w:val="1"/>
      <w:numFmt w:val="upperLetter"/>
      <w:pStyle w:val="10"/>
      <w:suff w:val="nothing"/>
      <w:lvlText w:val="附录%1  "/>
      <w:lvlJc w:val="left"/>
      <w:pPr>
        <w:ind w:left="987" w:hanging="567"/>
      </w:pPr>
      <w:rPr>
        <w:rFonts w:hint="eastAsia"/>
      </w:rPr>
    </w:lvl>
    <w:lvl w:ilvl="1">
      <w:start w:val="1"/>
      <w:numFmt w:val="decimal"/>
      <w:pStyle w:val="22"/>
      <w:suff w:val="nothing"/>
      <w:lvlText w:val="%1.%2  "/>
      <w:lvlJc w:val="left"/>
      <w:pPr>
        <w:ind w:left="987" w:hanging="567"/>
      </w:pPr>
      <w:rPr>
        <w:rFonts w:hint="eastAsia"/>
      </w:rPr>
    </w:lvl>
    <w:lvl w:ilvl="2">
      <w:start w:val="1"/>
      <w:numFmt w:val="decimal"/>
      <w:pStyle w:val="32"/>
      <w:suff w:val="nothing"/>
      <w:lvlText w:val="%1.%2.%3  "/>
      <w:lvlJc w:val="left"/>
      <w:pPr>
        <w:ind w:left="987" w:hanging="567"/>
      </w:pPr>
      <w:rPr>
        <w:rFonts w:hint="eastAsia"/>
      </w:rPr>
    </w:lvl>
    <w:lvl w:ilvl="3">
      <w:start w:val="1"/>
      <w:numFmt w:val="decimal"/>
      <w:pStyle w:val="42"/>
      <w:suff w:val="nothing"/>
      <w:lvlText w:val="%4  "/>
      <w:lvlJc w:val="left"/>
      <w:pPr>
        <w:ind w:left="987" w:hanging="567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num w:numId="1">
    <w:abstractNumId w:val="10"/>
  </w:num>
  <w:num w:numId="2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11"/>
  </w:num>
  <w:num w:numId="4">
    <w:abstractNumId w:val="8"/>
  </w:num>
  <w:num w:numId="5">
    <w:abstractNumId w:val="3"/>
  </w:num>
  <w:num w:numId="6">
    <w:abstractNumId w:val="2"/>
  </w:num>
  <w:num w:numId="7">
    <w:abstractNumId w:val="1"/>
  </w:num>
  <w:num w:numId="8">
    <w:abstractNumId w:val="0"/>
  </w:num>
  <w:num w:numId="9">
    <w:abstractNumId w:val="9"/>
  </w:num>
  <w:num w:numId="10">
    <w:abstractNumId w:val="7"/>
  </w:num>
  <w:num w:numId="11">
    <w:abstractNumId w:val="6"/>
  </w:num>
  <w:num w:numId="12">
    <w:abstractNumId w:val="5"/>
  </w:num>
  <w:num w:numId="13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PA 7th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19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item db-id=&quot;sawdzpz07va5vqetx57xr0vyx9zdsx0avr0r&quot;&gt;My EndNote Library&lt;record-ids&gt;&lt;item&gt;8&lt;/item&gt;&lt;item&gt;49&lt;/item&gt;&lt;/record-ids&gt;&lt;/item&gt;&lt;/Libraries&gt;"/>
  </w:docVars>
  <w:rsids>
    <w:rsidRoot w:val="00D93D45"/>
    <w:rsid w:val="0000071C"/>
    <w:rsid w:val="00003C9D"/>
    <w:rsid w:val="00003DA5"/>
    <w:rsid w:val="000044AC"/>
    <w:rsid w:val="000055A6"/>
    <w:rsid w:val="00007514"/>
    <w:rsid w:val="000122DD"/>
    <w:rsid w:val="0001428C"/>
    <w:rsid w:val="00014831"/>
    <w:rsid w:val="00020554"/>
    <w:rsid w:val="00020D3E"/>
    <w:rsid w:val="00022D3D"/>
    <w:rsid w:val="00024249"/>
    <w:rsid w:val="0002489E"/>
    <w:rsid w:val="000253C8"/>
    <w:rsid w:val="00027177"/>
    <w:rsid w:val="00034195"/>
    <w:rsid w:val="0003615E"/>
    <w:rsid w:val="00042BED"/>
    <w:rsid w:val="0004405E"/>
    <w:rsid w:val="00046BA2"/>
    <w:rsid w:val="00050484"/>
    <w:rsid w:val="00053C0F"/>
    <w:rsid w:val="000547B5"/>
    <w:rsid w:val="000555E3"/>
    <w:rsid w:val="00055E79"/>
    <w:rsid w:val="00057098"/>
    <w:rsid w:val="00057986"/>
    <w:rsid w:val="00060796"/>
    <w:rsid w:val="00061624"/>
    <w:rsid w:val="00062095"/>
    <w:rsid w:val="00070B1B"/>
    <w:rsid w:val="000763C0"/>
    <w:rsid w:val="00085F10"/>
    <w:rsid w:val="0008604F"/>
    <w:rsid w:val="000871EA"/>
    <w:rsid w:val="0008769E"/>
    <w:rsid w:val="00087DCF"/>
    <w:rsid w:val="000900F4"/>
    <w:rsid w:val="00092708"/>
    <w:rsid w:val="00097C5F"/>
    <w:rsid w:val="000A0CED"/>
    <w:rsid w:val="000A21EB"/>
    <w:rsid w:val="000A39B8"/>
    <w:rsid w:val="000A4C1A"/>
    <w:rsid w:val="000A5BB0"/>
    <w:rsid w:val="000B0CC5"/>
    <w:rsid w:val="000B357B"/>
    <w:rsid w:val="000B42CC"/>
    <w:rsid w:val="000B49CF"/>
    <w:rsid w:val="000C515B"/>
    <w:rsid w:val="000C5641"/>
    <w:rsid w:val="000C5F70"/>
    <w:rsid w:val="000C6D8D"/>
    <w:rsid w:val="000C7A18"/>
    <w:rsid w:val="000D264E"/>
    <w:rsid w:val="000D7F53"/>
    <w:rsid w:val="000E1913"/>
    <w:rsid w:val="000E34D5"/>
    <w:rsid w:val="000E604A"/>
    <w:rsid w:val="000F46A5"/>
    <w:rsid w:val="000F6B36"/>
    <w:rsid w:val="001020F4"/>
    <w:rsid w:val="0010215F"/>
    <w:rsid w:val="00102236"/>
    <w:rsid w:val="0010529D"/>
    <w:rsid w:val="00113349"/>
    <w:rsid w:val="00117F17"/>
    <w:rsid w:val="001217EE"/>
    <w:rsid w:val="00121ABA"/>
    <w:rsid w:val="00122562"/>
    <w:rsid w:val="00123357"/>
    <w:rsid w:val="001347DF"/>
    <w:rsid w:val="001358A9"/>
    <w:rsid w:val="001363CC"/>
    <w:rsid w:val="0015311C"/>
    <w:rsid w:val="001552F1"/>
    <w:rsid w:val="00161B5F"/>
    <w:rsid w:val="00162891"/>
    <w:rsid w:val="00164A5E"/>
    <w:rsid w:val="00167417"/>
    <w:rsid w:val="0017033C"/>
    <w:rsid w:val="00181E2F"/>
    <w:rsid w:val="00185651"/>
    <w:rsid w:val="00185EFD"/>
    <w:rsid w:val="00186A76"/>
    <w:rsid w:val="0018767C"/>
    <w:rsid w:val="00193106"/>
    <w:rsid w:val="00196BC4"/>
    <w:rsid w:val="00197340"/>
    <w:rsid w:val="001A7CA3"/>
    <w:rsid w:val="001B7830"/>
    <w:rsid w:val="001B7AC9"/>
    <w:rsid w:val="001C1202"/>
    <w:rsid w:val="001C2A48"/>
    <w:rsid w:val="001C3EF4"/>
    <w:rsid w:val="001C7031"/>
    <w:rsid w:val="001C7053"/>
    <w:rsid w:val="001D008B"/>
    <w:rsid w:val="001D7774"/>
    <w:rsid w:val="001E073F"/>
    <w:rsid w:val="001E3961"/>
    <w:rsid w:val="001E58FC"/>
    <w:rsid w:val="001E5BBD"/>
    <w:rsid w:val="001F3BF3"/>
    <w:rsid w:val="001F3DE9"/>
    <w:rsid w:val="001F58E8"/>
    <w:rsid w:val="001F6CB2"/>
    <w:rsid w:val="002001B5"/>
    <w:rsid w:val="00202C59"/>
    <w:rsid w:val="00204EDB"/>
    <w:rsid w:val="00206B2E"/>
    <w:rsid w:val="00211625"/>
    <w:rsid w:val="00212B01"/>
    <w:rsid w:val="00216235"/>
    <w:rsid w:val="00216F8A"/>
    <w:rsid w:val="00224259"/>
    <w:rsid w:val="0022756C"/>
    <w:rsid w:val="00230C5E"/>
    <w:rsid w:val="00234E56"/>
    <w:rsid w:val="002363A2"/>
    <w:rsid w:val="0024297B"/>
    <w:rsid w:val="002460DA"/>
    <w:rsid w:val="0024767C"/>
    <w:rsid w:val="0025404E"/>
    <w:rsid w:val="00263054"/>
    <w:rsid w:val="00265A3B"/>
    <w:rsid w:val="0027005F"/>
    <w:rsid w:val="00272F9C"/>
    <w:rsid w:val="002746DC"/>
    <w:rsid w:val="00275B31"/>
    <w:rsid w:val="00281BC9"/>
    <w:rsid w:val="002822A9"/>
    <w:rsid w:val="0028294B"/>
    <w:rsid w:val="00283647"/>
    <w:rsid w:val="0029001E"/>
    <w:rsid w:val="00293D98"/>
    <w:rsid w:val="002958CE"/>
    <w:rsid w:val="00295F21"/>
    <w:rsid w:val="002A27B2"/>
    <w:rsid w:val="002A3CB9"/>
    <w:rsid w:val="002A4496"/>
    <w:rsid w:val="002A4515"/>
    <w:rsid w:val="002A67DC"/>
    <w:rsid w:val="002B1A3A"/>
    <w:rsid w:val="002C1BD4"/>
    <w:rsid w:val="002C312A"/>
    <w:rsid w:val="002C405D"/>
    <w:rsid w:val="002C4748"/>
    <w:rsid w:val="002C5244"/>
    <w:rsid w:val="002C59E0"/>
    <w:rsid w:val="002C76D8"/>
    <w:rsid w:val="002C7921"/>
    <w:rsid w:val="002D08C0"/>
    <w:rsid w:val="002D2351"/>
    <w:rsid w:val="002D587D"/>
    <w:rsid w:val="002E2C50"/>
    <w:rsid w:val="002F13A3"/>
    <w:rsid w:val="002F700C"/>
    <w:rsid w:val="002F7840"/>
    <w:rsid w:val="00314782"/>
    <w:rsid w:val="003175D5"/>
    <w:rsid w:val="00330FFF"/>
    <w:rsid w:val="003434B9"/>
    <w:rsid w:val="00343683"/>
    <w:rsid w:val="00347617"/>
    <w:rsid w:val="003527CF"/>
    <w:rsid w:val="00361711"/>
    <w:rsid w:val="00361D57"/>
    <w:rsid w:val="00367212"/>
    <w:rsid w:val="003754D2"/>
    <w:rsid w:val="00375708"/>
    <w:rsid w:val="00377906"/>
    <w:rsid w:val="0038172F"/>
    <w:rsid w:val="00385573"/>
    <w:rsid w:val="00385DF3"/>
    <w:rsid w:val="00391F4A"/>
    <w:rsid w:val="003A04D2"/>
    <w:rsid w:val="003A0AD3"/>
    <w:rsid w:val="003A340E"/>
    <w:rsid w:val="003A5FA8"/>
    <w:rsid w:val="003A67B3"/>
    <w:rsid w:val="003B0273"/>
    <w:rsid w:val="003B06BE"/>
    <w:rsid w:val="003B34F1"/>
    <w:rsid w:val="003B48E1"/>
    <w:rsid w:val="003B62B0"/>
    <w:rsid w:val="003C152F"/>
    <w:rsid w:val="003C3251"/>
    <w:rsid w:val="003C52DE"/>
    <w:rsid w:val="003C7CB1"/>
    <w:rsid w:val="003D0CE0"/>
    <w:rsid w:val="003D3D4E"/>
    <w:rsid w:val="003D4D88"/>
    <w:rsid w:val="003E0613"/>
    <w:rsid w:val="003E4412"/>
    <w:rsid w:val="003E6583"/>
    <w:rsid w:val="003F18B6"/>
    <w:rsid w:val="003F2AB5"/>
    <w:rsid w:val="003F2DAD"/>
    <w:rsid w:val="003F3529"/>
    <w:rsid w:val="003F4BE5"/>
    <w:rsid w:val="003F6EA4"/>
    <w:rsid w:val="003F712B"/>
    <w:rsid w:val="003F78DF"/>
    <w:rsid w:val="003F7AB8"/>
    <w:rsid w:val="0040048B"/>
    <w:rsid w:val="0040066E"/>
    <w:rsid w:val="004018E0"/>
    <w:rsid w:val="00402882"/>
    <w:rsid w:val="00404466"/>
    <w:rsid w:val="004153ED"/>
    <w:rsid w:val="00422FCB"/>
    <w:rsid w:val="004278B9"/>
    <w:rsid w:val="00432C03"/>
    <w:rsid w:val="00435534"/>
    <w:rsid w:val="0043577F"/>
    <w:rsid w:val="00435CB7"/>
    <w:rsid w:val="004379EF"/>
    <w:rsid w:val="0044094D"/>
    <w:rsid w:val="00443934"/>
    <w:rsid w:val="00444741"/>
    <w:rsid w:val="004507D5"/>
    <w:rsid w:val="00454874"/>
    <w:rsid w:val="00455993"/>
    <w:rsid w:val="00457AB5"/>
    <w:rsid w:val="004701F8"/>
    <w:rsid w:val="004741A3"/>
    <w:rsid w:val="004776E2"/>
    <w:rsid w:val="004800ED"/>
    <w:rsid w:val="004821F9"/>
    <w:rsid w:val="00482538"/>
    <w:rsid w:val="00483B97"/>
    <w:rsid w:val="00484DA9"/>
    <w:rsid w:val="00485181"/>
    <w:rsid w:val="00490D92"/>
    <w:rsid w:val="00492CBD"/>
    <w:rsid w:val="004943B0"/>
    <w:rsid w:val="004A01E6"/>
    <w:rsid w:val="004A7D7B"/>
    <w:rsid w:val="004A7EA6"/>
    <w:rsid w:val="004B4214"/>
    <w:rsid w:val="004B5761"/>
    <w:rsid w:val="004C2E54"/>
    <w:rsid w:val="004C6BA8"/>
    <w:rsid w:val="004C772F"/>
    <w:rsid w:val="004D09F2"/>
    <w:rsid w:val="004D26DF"/>
    <w:rsid w:val="004D584F"/>
    <w:rsid w:val="004D73F4"/>
    <w:rsid w:val="004E07BD"/>
    <w:rsid w:val="004E0AA3"/>
    <w:rsid w:val="004E0F7D"/>
    <w:rsid w:val="004E2363"/>
    <w:rsid w:val="004E3141"/>
    <w:rsid w:val="004E4861"/>
    <w:rsid w:val="004E6606"/>
    <w:rsid w:val="004F15C3"/>
    <w:rsid w:val="004F18F0"/>
    <w:rsid w:val="004F27FE"/>
    <w:rsid w:val="004F372E"/>
    <w:rsid w:val="004F38EA"/>
    <w:rsid w:val="00504005"/>
    <w:rsid w:val="00506835"/>
    <w:rsid w:val="00513DB4"/>
    <w:rsid w:val="005203A5"/>
    <w:rsid w:val="00521030"/>
    <w:rsid w:val="00521687"/>
    <w:rsid w:val="0052482C"/>
    <w:rsid w:val="00527A61"/>
    <w:rsid w:val="00534321"/>
    <w:rsid w:val="00535BCA"/>
    <w:rsid w:val="00536B54"/>
    <w:rsid w:val="00545783"/>
    <w:rsid w:val="00552B2F"/>
    <w:rsid w:val="00552FF5"/>
    <w:rsid w:val="0055381E"/>
    <w:rsid w:val="005614DC"/>
    <w:rsid w:val="00562AC9"/>
    <w:rsid w:val="00563091"/>
    <w:rsid w:val="00565F96"/>
    <w:rsid w:val="00574711"/>
    <w:rsid w:val="00581BB0"/>
    <w:rsid w:val="005824FE"/>
    <w:rsid w:val="00587880"/>
    <w:rsid w:val="00587D73"/>
    <w:rsid w:val="00590E92"/>
    <w:rsid w:val="005A2047"/>
    <w:rsid w:val="005A265F"/>
    <w:rsid w:val="005A36BA"/>
    <w:rsid w:val="005B09BE"/>
    <w:rsid w:val="005B0F18"/>
    <w:rsid w:val="005B6C8F"/>
    <w:rsid w:val="005D2189"/>
    <w:rsid w:val="005D237F"/>
    <w:rsid w:val="005D3267"/>
    <w:rsid w:val="005D502D"/>
    <w:rsid w:val="005D5267"/>
    <w:rsid w:val="005D5FAD"/>
    <w:rsid w:val="005D7F05"/>
    <w:rsid w:val="005E1A2C"/>
    <w:rsid w:val="005E1A62"/>
    <w:rsid w:val="005E5D18"/>
    <w:rsid w:val="005E7EA8"/>
    <w:rsid w:val="005F1944"/>
    <w:rsid w:val="005F2756"/>
    <w:rsid w:val="005F2E94"/>
    <w:rsid w:val="005F340C"/>
    <w:rsid w:val="005F5655"/>
    <w:rsid w:val="005F65E7"/>
    <w:rsid w:val="00600CDA"/>
    <w:rsid w:val="006117E4"/>
    <w:rsid w:val="00613490"/>
    <w:rsid w:val="00615CEA"/>
    <w:rsid w:val="00626968"/>
    <w:rsid w:val="006302FB"/>
    <w:rsid w:val="00633446"/>
    <w:rsid w:val="00635297"/>
    <w:rsid w:val="00635752"/>
    <w:rsid w:val="00635E37"/>
    <w:rsid w:val="00643441"/>
    <w:rsid w:val="00645505"/>
    <w:rsid w:val="00645F59"/>
    <w:rsid w:val="00646B52"/>
    <w:rsid w:val="006471EB"/>
    <w:rsid w:val="00647EC5"/>
    <w:rsid w:val="00651031"/>
    <w:rsid w:val="00651D05"/>
    <w:rsid w:val="006523A3"/>
    <w:rsid w:val="00652A07"/>
    <w:rsid w:val="00662EFC"/>
    <w:rsid w:val="00663D32"/>
    <w:rsid w:val="00665EB9"/>
    <w:rsid w:val="00666E87"/>
    <w:rsid w:val="006672CE"/>
    <w:rsid w:val="00672D90"/>
    <w:rsid w:val="00673F08"/>
    <w:rsid w:val="00680E2D"/>
    <w:rsid w:val="00681A00"/>
    <w:rsid w:val="00683BA8"/>
    <w:rsid w:val="006904EC"/>
    <w:rsid w:val="00690817"/>
    <w:rsid w:val="00691A2C"/>
    <w:rsid w:val="00692350"/>
    <w:rsid w:val="00692475"/>
    <w:rsid w:val="00693A0B"/>
    <w:rsid w:val="0069548E"/>
    <w:rsid w:val="00695C67"/>
    <w:rsid w:val="006A0667"/>
    <w:rsid w:val="006A0CEB"/>
    <w:rsid w:val="006A6240"/>
    <w:rsid w:val="006A6B48"/>
    <w:rsid w:val="006B1B0C"/>
    <w:rsid w:val="006B28AE"/>
    <w:rsid w:val="006B5A82"/>
    <w:rsid w:val="006C3CCC"/>
    <w:rsid w:val="006C607B"/>
    <w:rsid w:val="006C707B"/>
    <w:rsid w:val="006D20A2"/>
    <w:rsid w:val="006D272A"/>
    <w:rsid w:val="006D2A87"/>
    <w:rsid w:val="006D3AD1"/>
    <w:rsid w:val="006D58B4"/>
    <w:rsid w:val="006D6FD9"/>
    <w:rsid w:val="006E0666"/>
    <w:rsid w:val="006E7921"/>
    <w:rsid w:val="006F590A"/>
    <w:rsid w:val="007022C0"/>
    <w:rsid w:val="00702ED5"/>
    <w:rsid w:val="0070305B"/>
    <w:rsid w:val="00703C32"/>
    <w:rsid w:val="00704774"/>
    <w:rsid w:val="007050CD"/>
    <w:rsid w:val="007058A6"/>
    <w:rsid w:val="00705AFF"/>
    <w:rsid w:val="0071143F"/>
    <w:rsid w:val="00715EA3"/>
    <w:rsid w:val="007170B6"/>
    <w:rsid w:val="00727677"/>
    <w:rsid w:val="00736098"/>
    <w:rsid w:val="00737296"/>
    <w:rsid w:val="00737E42"/>
    <w:rsid w:val="007422C7"/>
    <w:rsid w:val="00743F0C"/>
    <w:rsid w:val="00751CF9"/>
    <w:rsid w:val="00752219"/>
    <w:rsid w:val="00752EC4"/>
    <w:rsid w:val="007534C4"/>
    <w:rsid w:val="0075504D"/>
    <w:rsid w:val="00755D82"/>
    <w:rsid w:val="007564C3"/>
    <w:rsid w:val="00756F07"/>
    <w:rsid w:val="007653A2"/>
    <w:rsid w:val="00770EB3"/>
    <w:rsid w:val="00776B46"/>
    <w:rsid w:val="0078003D"/>
    <w:rsid w:val="00780EC4"/>
    <w:rsid w:val="007834A6"/>
    <w:rsid w:val="00785965"/>
    <w:rsid w:val="007A0235"/>
    <w:rsid w:val="007A1DD8"/>
    <w:rsid w:val="007A498E"/>
    <w:rsid w:val="007A5143"/>
    <w:rsid w:val="007A7B22"/>
    <w:rsid w:val="007B1FC1"/>
    <w:rsid w:val="007B6D23"/>
    <w:rsid w:val="007B7552"/>
    <w:rsid w:val="007C02B4"/>
    <w:rsid w:val="007C03B9"/>
    <w:rsid w:val="007D008D"/>
    <w:rsid w:val="007D4258"/>
    <w:rsid w:val="007D53AA"/>
    <w:rsid w:val="007D53D9"/>
    <w:rsid w:val="007E0B9F"/>
    <w:rsid w:val="007E4988"/>
    <w:rsid w:val="007E6BA5"/>
    <w:rsid w:val="007E7503"/>
    <w:rsid w:val="007F04C1"/>
    <w:rsid w:val="007F74EE"/>
    <w:rsid w:val="008028EB"/>
    <w:rsid w:val="008048DE"/>
    <w:rsid w:val="00804C53"/>
    <w:rsid w:val="00805F00"/>
    <w:rsid w:val="00806986"/>
    <w:rsid w:val="00811F99"/>
    <w:rsid w:val="00812AD0"/>
    <w:rsid w:val="00815091"/>
    <w:rsid w:val="008216D7"/>
    <w:rsid w:val="008221CF"/>
    <w:rsid w:val="00824340"/>
    <w:rsid w:val="00824756"/>
    <w:rsid w:val="0083271C"/>
    <w:rsid w:val="008328FC"/>
    <w:rsid w:val="00837C7A"/>
    <w:rsid w:val="00840662"/>
    <w:rsid w:val="00841E81"/>
    <w:rsid w:val="0084597C"/>
    <w:rsid w:val="00851CED"/>
    <w:rsid w:val="00851F72"/>
    <w:rsid w:val="00853572"/>
    <w:rsid w:val="00863AE8"/>
    <w:rsid w:val="00866F96"/>
    <w:rsid w:val="00867E78"/>
    <w:rsid w:val="00871C7F"/>
    <w:rsid w:val="008757C5"/>
    <w:rsid w:val="00887768"/>
    <w:rsid w:val="008932BA"/>
    <w:rsid w:val="00895D59"/>
    <w:rsid w:val="008A70F1"/>
    <w:rsid w:val="008B0D17"/>
    <w:rsid w:val="008B2B8C"/>
    <w:rsid w:val="008B4F78"/>
    <w:rsid w:val="008B70E9"/>
    <w:rsid w:val="008C7647"/>
    <w:rsid w:val="008E0A54"/>
    <w:rsid w:val="008E3B88"/>
    <w:rsid w:val="008E6484"/>
    <w:rsid w:val="008E67CF"/>
    <w:rsid w:val="008E6D6F"/>
    <w:rsid w:val="008E78BC"/>
    <w:rsid w:val="008F2E2F"/>
    <w:rsid w:val="008F3317"/>
    <w:rsid w:val="008F4CC2"/>
    <w:rsid w:val="008F7C8E"/>
    <w:rsid w:val="00903878"/>
    <w:rsid w:val="00903DD7"/>
    <w:rsid w:val="00905F37"/>
    <w:rsid w:val="00915DC9"/>
    <w:rsid w:val="009219F5"/>
    <w:rsid w:val="009237DF"/>
    <w:rsid w:val="009266E8"/>
    <w:rsid w:val="00926D2C"/>
    <w:rsid w:val="00926F62"/>
    <w:rsid w:val="0093142D"/>
    <w:rsid w:val="00935042"/>
    <w:rsid w:val="00936722"/>
    <w:rsid w:val="00937C58"/>
    <w:rsid w:val="00943C60"/>
    <w:rsid w:val="00945BA5"/>
    <w:rsid w:val="009469E3"/>
    <w:rsid w:val="00946CCE"/>
    <w:rsid w:val="00947152"/>
    <w:rsid w:val="00960FAF"/>
    <w:rsid w:val="00966455"/>
    <w:rsid w:val="00971191"/>
    <w:rsid w:val="00972DFF"/>
    <w:rsid w:val="00974514"/>
    <w:rsid w:val="009747B0"/>
    <w:rsid w:val="009823A8"/>
    <w:rsid w:val="00990246"/>
    <w:rsid w:val="00990FAF"/>
    <w:rsid w:val="0099410D"/>
    <w:rsid w:val="00997787"/>
    <w:rsid w:val="009A7094"/>
    <w:rsid w:val="009B2054"/>
    <w:rsid w:val="009B3632"/>
    <w:rsid w:val="009C200E"/>
    <w:rsid w:val="009C43F7"/>
    <w:rsid w:val="009C44A4"/>
    <w:rsid w:val="009D2A35"/>
    <w:rsid w:val="009D328D"/>
    <w:rsid w:val="009D3697"/>
    <w:rsid w:val="009D50B5"/>
    <w:rsid w:val="009D664C"/>
    <w:rsid w:val="009D6CCD"/>
    <w:rsid w:val="009D6F80"/>
    <w:rsid w:val="009E5973"/>
    <w:rsid w:val="009F1CC9"/>
    <w:rsid w:val="009F214A"/>
    <w:rsid w:val="009F5428"/>
    <w:rsid w:val="00A00E9E"/>
    <w:rsid w:val="00A038EF"/>
    <w:rsid w:val="00A06EB2"/>
    <w:rsid w:val="00A07C18"/>
    <w:rsid w:val="00A12AC5"/>
    <w:rsid w:val="00A21DCF"/>
    <w:rsid w:val="00A24717"/>
    <w:rsid w:val="00A31C12"/>
    <w:rsid w:val="00A36221"/>
    <w:rsid w:val="00A40B4D"/>
    <w:rsid w:val="00A439B0"/>
    <w:rsid w:val="00A456A6"/>
    <w:rsid w:val="00A62B0B"/>
    <w:rsid w:val="00A6649A"/>
    <w:rsid w:val="00A67360"/>
    <w:rsid w:val="00A70D0D"/>
    <w:rsid w:val="00A74236"/>
    <w:rsid w:val="00A75EFC"/>
    <w:rsid w:val="00A8040B"/>
    <w:rsid w:val="00A83CB6"/>
    <w:rsid w:val="00A84EFD"/>
    <w:rsid w:val="00A90B15"/>
    <w:rsid w:val="00A90CBD"/>
    <w:rsid w:val="00A93869"/>
    <w:rsid w:val="00A97036"/>
    <w:rsid w:val="00A971EA"/>
    <w:rsid w:val="00AA085A"/>
    <w:rsid w:val="00AA200B"/>
    <w:rsid w:val="00AA4EB6"/>
    <w:rsid w:val="00AA4F1A"/>
    <w:rsid w:val="00AA653D"/>
    <w:rsid w:val="00AA6585"/>
    <w:rsid w:val="00AA74E5"/>
    <w:rsid w:val="00AB30F8"/>
    <w:rsid w:val="00AB378E"/>
    <w:rsid w:val="00AB505F"/>
    <w:rsid w:val="00AB70F2"/>
    <w:rsid w:val="00AC0BA1"/>
    <w:rsid w:val="00AC2441"/>
    <w:rsid w:val="00AC71B8"/>
    <w:rsid w:val="00AC7E73"/>
    <w:rsid w:val="00AD229A"/>
    <w:rsid w:val="00AD62F9"/>
    <w:rsid w:val="00AD7D7D"/>
    <w:rsid w:val="00AE5A11"/>
    <w:rsid w:val="00AF12EF"/>
    <w:rsid w:val="00AF2119"/>
    <w:rsid w:val="00AF221E"/>
    <w:rsid w:val="00AF2ED7"/>
    <w:rsid w:val="00AF4694"/>
    <w:rsid w:val="00AF6094"/>
    <w:rsid w:val="00B005D3"/>
    <w:rsid w:val="00B02BFC"/>
    <w:rsid w:val="00B04128"/>
    <w:rsid w:val="00B14520"/>
    <w:rsid w:val="00B2083B"/>
    <w:rsid w:val="00B25C37"/>
    <w:rsid w:val="00B33D82"/>
    <w:rsid w:val="00B40580"/>
    <w:rsid w:val="00B40726"/>
    <w:rsid w:val="00B42660"/>
    <w:rsid w:val="00B45936"/>
    <w:rsid w:val="00B507D1"/>
    <w:rsid w:val="00B50C9C"/>
    <w:rsid w:val="00B534D7"/>
    <w:rsid w:val="00B54075"/>
    <w:rsid w:val="00B5647B"/>
    <w:rsid w:val="00B661F5"/>
    <w:rsid w:val="00B67EFD"/>
    <w:rsid w:val="00B67F7C"/>
    <w:rsid w:val="00B743BA"/>
    <w:rsid w:val="00B800A8"/>
    <w:rsid w:val="00B8030D"/>
    <w:rsid w:val="00B837B3"/>
    <w:rsid w:val="00B84B11"/>
    <w:rsid w:val="00B86014"/>
    <w:rsid w:val="00B86EF2"/>
    <w:rsid w:val="00B91C8C"/>
    <w:rsid w:val="00B94023"/>
    <w:rsid w:val="00B95E38"/>
    <w:rsid w:val="00BA2962"/>
    <w:rsid w:val="00BA3ED1"/>
    <w:rsid w:val="00BA4C27"/>
    <w:rsid w:val="00BB2370"/>
    <w:rsid w:val="00BB397E"/>
    <w:rsid w:val="00BB4C98"/>
    <w:rsid w:val="00BB542E"/>
    <w:rsid w:val="00BB56E7"/>
    <w:rsid w:val="00BC261E"/>
    <w:rsid w:val="00BD1379"/>
    <w:rsid w:val="00BD435F"/>
    <w:rsid w:val="00BE0D94"/>
    <w:rsid w:val="00BE443C"/>
    <w:rsid w:val="00BE47D7"/>
    <w:rsid w:val="00BF094A"/>
    <w:rsid w:val="00BF0EB3"/>
    <w:rsid w:val="00BF1F87"/>
    <w:rsid w:val="00BF4D56"/>
    <w:rsid w:val="00C019B4"/>
    <w:rsid w:val="00C04884"/>
    <w:rsid w:val="00C048D9"/>
    <w:rsid w:val="00C04FD5"/>
    <w:rsid w:val="00C05A58"/>
    <w:rsid w:val="00C07113"/>
    <w:rsid w:val="00C12944"/>
    <w:rsid w:val="00C12E52"/>
    <w:rsid w:val="00C22402"/>
    <w:rsid w:val="00C23E48"/>
    <w:rsid w:val="00C2554F"/>
    <w:rsid w:val="00C25C8F"/>
    <w:rsid w:val="00C506B3"/>
    <w:rsid w:val="00C516A7"/>
    <w:rsid w:val="00C52D3F"/>
    <w:rsid w:val="00C54953"/>
    <w:rsid w:val="00C5590A"/>
    <w:rsid w:val="00C573AA"/>
    <w:rsid w:val="00C575C9"/>
    <w:rsid w:val="00C61356"/>
    <w:rsid w:val="00C64FEB"/>
    <w:rsid w:val="00C714B8"/>
    <w:rsid w:val="00C72C09"/>
    <w:rsid w:val="00C74C96"/>
    <w:rsid w:val="00C7504D"/>
    <w:rsid w:val="00C843DA"/>
    <w:rsid w:val="00C84C9A"/>
    <w:rsid w:val="00C85519"/>
    <w:rsid w:val="00C9287B"/>
    <w:rsid w:val="00CA24B2"/>
    <w:rsid w:val="00CA41E3"/>
    <w:rsid w:val="00CA5E74"/>
    <w:rsid w:val="00CA6EA5"/>
    <w:rsid w:val="00CC20C9"/>
    <w:rsid w:val="00CC731C"/>
    <w:rsid w:val="00CD0DE8"/>
    <w:rsid w:val="00CD3998"/>
    <w:rsid w:val="00CD7351"/>
    <w:rsid w:val="00CE159B"/>
    <w:rsid w:val="00CE23F6"/>
    <w:rsid w:val="00CE36CB"/>
    <w:rsid w:val="00CE4EE0"/>
    <w:rsid w:val="00CE58E9"/>
    <w:rsid w:val="00CE73D5"/>
    <w:rsid w:val="00CE7C31"/>
    <w:rsid w:val="00CF2D87"/>
    <w:rsid w:val="00CF3F30"/>
    <w:rsid w:val="00D008CB"/>
    <w:rsid w:val="00D05237"/>
    <w:rsid w:val="00D2399E"/>
    <w:rsid w:val="00D23AAA"/>
    <w:rsid w:val="00D24905"/>
    <w:rsid w:val="00D25A90"/>
    <w:rsid w:val="00D27A76"/>
    <w:rsid w:val="00D40332"/>
    <w:rsid w:val="00D42182"/>
    <w:rsid w:val="00D42E43"/>
    <w:rsid w:val="00D4393A"/>
    <w:rsid w:val="00D43E2B"/>
    <w:rsid w:val="00D44C9D"/>
    <w:rsid w:val="00D46545"/>
    <w:rsid w:val="00D51FF0"/>
    <w:rsid w:val="00D5204D"/>
    <w:rsid w:val="00D529AD"/>
    <w:rsid w:val="00D543C0"/>
    <w:rsid w:val="00D548DC"/>
    <w:rsid w:val="00D54953"/>
    <w:rsid w:val="00D601E3"/>
    <w:rsid w:val="00D605B0"/>
    <w:rsid w:val="00D64A65"/>
    <w:rsid w:val="00D7062B"/>
    <w:rsid w:val="00D71CCC"/>
    <w:rsid w:val="00D7430D"/>
    <w:rsid w:val="00D90CE0"/>
    <w:rsid w:val="00D91BE1"/>
    <w:rsid w:val="00D93D45"/>
    <w:rsid w:val="00D94A8D"/>
    <w:rsid w:val="00D96A83"/>
    <w:rsid w:val="00D979C5"/>
    <w:rsid w:val="00DA1BEA"/>
    <w:rsid w:val="00DA1FAB"/>
    <w:rsid w:val="00DA6487"/>
    <w:rsid w:val="00DB09C6"/>
    <w:rsid w:val="00DB2733"/>
    <w:rsid w:val="00DB35F9"/>
    <w:rsid w:val="00DB6F83"/>
    <w:rsid w:val="00DC0207"/>
    <w:rsid w:val="00DC1E56"/>
    <w:rsid w:val="00DC2D05"/>
    <w:rsid w:val="00DD0D85"/>
    <w:rsid w:val="00DD149A"/>
    <w:rsid w:val="00DD4EE0"/>
    <w:rsid w:val="00DE1DDA"/>
    <w:rsid w:val="00DE3189"/>
    <w:rsid w:val="00DF1804"/>
    <w:rsid w:val="00DF3513"/>
    <w:rsid w:val="00DF4EE1"/>
    <w:rsid w:val="00DF5AAB"/>
    <w:rsid w:val="00E006B2"/>
    <w:rsid w:val="00E02842"/>
    <w:rsid w:val="00E05665"/>
    <w:rsid w:val="00E05FF1"/>
    <w:rsid w:val="00E10845"/>
    <w:rsid w:val="00E124FB"/>
    <w:rsid w:val="00E1356A"/>
    <w:rsid w:val="00E13578"/>
    <w:rsid w:val="00E13D5D"/>
    <w:rsid w:val="00E178CC"/>
    <w:rsid w:val="00E20398"/>
    <w:rsid w:val="00E21365"/>
    <w:rsid w:val="00E252AC"/>
    <w:rsid w:val="00E26649"/>
    <w:rsid w:val="00E26F2C"/>
    <w:rsid w:val="00E271F2"/>
    <w:rsid w:val="00E31955"/>
    <w:rsid w:val="00E32EC5"/>
    <w:rsid w:val="00E347C1"/>
    <w:rsid w:val="00E37DF0"/>
    <w:rsid w:val="00E40F0F"/>
    <w:rsid w:val="00E44EAB"/>
    <w:rsid w:val="00E4704B"/>
    <w:rsid w:val="00E47211"/>
    <w:rsid w:val="00E54239"/>
    <w:rsid w:val="00E54377"/>
    <w:rsid w:val="00E56170"/>
    <w:rsid w:val="00E57E1A"/>
    <w:rsid w:val="00E6046A"/>
    <w:rsid w:val="00E60A50"/>
    <w:rsid w:val="00E61F80"/>
    <w:rsid w:val="00E63053"/>
    <w:rsid w:val="00E6380E"/>
    <w:rsid w:val="00E667FD"/>
    <w:rsid w:val="00E719C1"/>
    <w:rsid w:val="00E729C9"/>
    <w:rsid w:val="00E7767D"/>
    <w:rsid w:val="00E80948"/>
    <w:rsid w:val="00E81FB1"/>
    <w:rsid w:val="00E866AE"/>
    <w:rsid w:val="00E86DA4"/>
    <w:rsid w:val="00E87A89"/>
    <w:rsid w:val="00E91A37"/>
    <w:rsid w:val="00EA07BC"/>
    <w:rsid w:val="00EA13DE"/>
    <w:rsid w:val="00EA44AF"/>
    <w:rsid w:val="00EA45D1"/>
    <w:rsid w:val="00EA66FE"/>
    <w:rsid w:val="00EA69C7"/>
    <w:rsid w:val="00EA6CB8"/>
    <w:rsid w:val="00EB0D57"/>
    <w:rsid w:val="00EB2160"/>
    <w:rsid w:val="00EB70B6"/>
    <w:rsid w:val="00EC23D1"/>
    <w:rsid w:val="00EC383B"/>
    <w:rsid w:val="00EC3B13"/>
    <w:rsid w:val="00EC3E2E"/>
    <w:rsid w:val="00EC46DE"/>
    <w:rsid w:val="00EC6AE3"/>
    <w:rsid w:val="00EC6EB3"/>
    <w:rsid w:val="00ED0BF1"/>
    <w:rsid w:val="00ED5CD6"/>
    <w:rsid w:val="00ED5F89"/>
    <w:rsid w:val="00ED6E57"/>
    <w:rsid w:val="00EE693D"/>
    <w:rsid w:val="00EF6D25"/>
    <w:rsid w:val="00F00069"/>
    <w:rsid w:val="00F04C1A"/>
    <w:rsid w:val="00F13203"/>
    <w:rsid w:val="00F13B8C"/>
    <w:rsid w:val="00F15997"/>
    <w:rsid w:val="00F15A61"/>
    <w:rsid w:val="00F17A46"/>
    <w:rsid w:val="00F2062B"/>
    <w:rsid w:val="00F232FA"/>
    <w:rsid w:val="00F2492E"/>
    <w:rsid w:val="00F409F4"/>
    <w:rsid w:val="00F40C13"/>
    <w:rsid w:val="00F4234A"/>
    <w:rsid w:val="00F42DCA"/>
    <w:rsid w:val="00F42F52"/>
    <w:rsid w:val="00F50400"/>
    <w:rsid w:val="00F5189A"/>
    <w:rsid w:val="00F529C7"/>
    <w:rsid w:val="00F603A2"/>
    <w:rsid w:val="00F60541"/>
    <w:rsid w:val="00F60777"/>
    <w:rsid w:val="00F60827"/>
    <w:rsid w:val="00F61390"/>
    <w:rsid w:val="00F640D8"/>
    <w:rsid w:val="00F644C3"/>
    <w:rsid w:val="00F64A4D"/>
    <w:rsid w:val="00F66381"/>
    <w:rsid w:val="00F67524"/>
    <w:rsid w:val="00F70820"/>
    <w:rsid w:val="00F70F85"/>
    <w:rsid w:val="00F71251"/>
    <w:rsid w:val="00F72105"/>
    <w:rsid w:val="00F776C3"/>
    <w:rsid w:val="00F84B87"/>
    <w:rsid w:val="00F852AB"/>
    <w:rsid w:val="00F87CD2"/>
    <w:rsid w:val="00F90138"/>
    <w:rsid w:val="00F934F9"/>
    <w:rsid w:val="00F96CF5"/>
    <w:rsid w:val="00FA173B"/>
    <w:rsid w:val="00FA313D"/>
    <w:rsid w:val="00FB1428"/>
    <w:rsid w:val="00FB41B9"/>
    <w:rsid w:val="00FC0562"/>
    <w:rsid w:val="00FC15B4"/>
    <w:rsid w:val="00FC15FE"/>
    <w:rsid w:val="00FC2B68"/>
    <w:rsid w:val="00FD5067"/>
    <w:rsid w:val="00FD6A4E"/>
    <w:rsid w:val="00FD7252"/>
    <w:rsid w:val="00FE40BC"/>
    <w:rsid w:val="00FE4D6B"/>
    <w:rsid w:val="00FE6174"/>
    <w:rsid w:val="00FF16E9"/>
    <w:rsid w:val="00FF4806"/>
    <w:rsid w:val="00FF58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06192FC"/>
  <w15:chartTrackingRefBased/>
  <w15:docId w15:val="{4876140B-DE3A-451C-A81B-C967E23DC42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1">
    <w:name w:val="Normal"/>
    <w:qFormat/>
    <w:pPr>
      <w:widowControl w:val="0"/>
      <w:jc w:val="both"/>
    </w:pPr>
  </w:style>
  <w:style w:type="paragraph" w:styleId="1">
    <w:name w:val="heading 1"/>
    <w:basedOn w:val="a1"/>
    <w:next w:val="a2"/>
    <w:link w:val="11"/>
    <w:uiPriority w:val="9"/>
    <w:qFormat/>
    <w:rsid w:val="000F6B36"/>
    <w:pPr>
      <w:keepNext/>
      <w:keepLines/>
      <w:numPr>
        <w:numId w:val="1"/>
      </w:numPr>
      <w:spacing w:beforeLines="50" w:before="50" w:afterLines="50" w:after="50"/>
      <w:outlineLvl w:val="0"/>
    </w:pPr>
    <w:rPr>
      <w:rFonts w:ascii="Times New Roman" w:eastAsia="黑体" w:hAnsi="Times New Roman"/>
      <w:b/>
      <w:bCs/>
      <w:kern w:val="44"/>
      <w:sz w:val="32"/>
      <w:szCs w:val="32"/>
    </w:rPr>
  </w:style>
  <w:style w:type="paragraph" w:styleId="21">
    <w:name w:val="heading 2"/>
    <w:basedOn w:val="a1"/>
    <w:next w:val="a2"/>
    <w:link w:val="23"/>
    <w:uiPriority w:val="9"/>
    <w:unhideWhenUsed/>
    <w:qFormat/>
    <w:rsid w:val="000F6B36"/>
    <w:pPr>
      <w:keepNext/>
      <w:keepLines/>
      <w:numPr>
        <w:ilvl w:val="1"/>
        <w:numId w:val="1"/>
      </w:numPr>
      <w:spacing w:beforeLines="50" w:before="156" w:afterLines="50" w:after="156"/>
      <w:outlineLvl w:val="1"/>
    </w:pPr>
    <w:rPr>
      <w:rFonts w:ascii="Times New Roman" w:eastAsia="黑体" w:hAnsi="Times New Roman" w:cstheme="majorBidi"/>
      <w:b/>
      <w:bCs/>
      <w:sz w:val="28"/>
      <w:szCs w:val="28"/>
    </w:rPr>
  </w:style>
  <w:style w:type="paragraph" w:styleId="31">
    <w:name w:val="heading 3"/>
    <w:basedOn w:val="a1"/>
    <w:next w:val="a2"/>
    <w:link w:val="33"/>
    <w:uiPriority w:val="9"/>
    <w:unhideWhenUsed/>
    <w:qFormat/>
    <w:rsid w:val="000F6B36"/>
    <w:pPr>
      <w:keepNext/>
      <w:keepLines/>
      <w:numPr>
        <w:ilvl w:val="2"/>
        <w:numId w:val="1"/>
      </w:numPr>
      <w:spacing w:beforeLines="50" w:before="156" w:afterLines="50" w:after="156"/>
      <w:outlineLvl w:val="2"/>
    </w:pPr>
    <w:rPr>
      <w:rFonts w:ascii="Times New Roman" w:eastAsia="黑体" w:hAnsi="Times New Roman"/>
      <w:b/>
      <w:bCs/>
      <w:sz w:val="24"/>
      <w:szCs w:val="24"/>
    </w:rPr>
  </w:style>
  <w:style w:type="paragraph" w:styleId="41">
    <w:name w:val="heading 4"/>
    <w:basedOn w:val="a1"/>
    <w:next w:val="a2"/>
    <w:link w:val="43"/>
    <w:uiPriority w:val="9"/>
    <w:unhideWhenUsed/>
    <w:qFormat/>
    <w:rsid w:val="000F6B36"/>
    <w:pPr>
      <w:keepNext/>
      <w:keepLines/>
      <w:numPr>
        <w:ilvl w:val="3"/>
        <w:numId w:val="1"/>
      </w:numPr>
      <w:spacing w:beforeLines="50" w:before="156" w:afterLines="50" w:after="156"/>
      <w:outlineLvl w:val="3"/>
    </w:pPr>
    <w:rPr>
      <w:rFonts w:ascii="Times New Roman" w:eastAsia="宋体" w:hAnsi="Times New Roman" w:cstheme="majorBidi"/>
      <w:bCs/>
      <w:szCs w:val="21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B94023"/>
    <w:pPr>
      <w:keepNext/>
      <w:keepLines/>
      <w:spacing w:before="280" w:after="290" w:line="376" w:lineRule="auto"/>
      <w:outlineLvl w:val="4"/>
    </w:pPr>
    <w:rPr>
      <w:b/>
      <w:bCs/>
      <w:sz w:val="28"/>
      <w:szCs w:val="28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5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6"/>
    </w:pPr>
    <w:rPr>
      <w:b/>
      <w:bCs/>
      <w:sz w:val="24"/>
      <w:szCs w:val="24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7"/>
    </w:pPr>
    <w:rPr>
      <w:rFonts w:asciiTheme="majorHAnsi" w:eastAsiaTheme="majorEastAsia" w:hAnsiTheme="majorHAnsi" w:cstheme="majorBidi"/>
      <w:sz w:val="24"/>
      <w:szCs w:val="24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8"/>
    </w:pPr>
    <w:rPr>
      <w:rFonts w:asciiTheme="majorHAnsi" w:eastAsiaTheme="majorEastAsia" w:hAnsiTheme="majorHAnsi" w:cstheme="majorBidi"/>
      <w:szCs w:val="21"/>
    </w:rPr>
  </w:style>
  <w:style w:type="character" w:default="1" w:styleId="a3">
    <w:name w:val="Default Paragraph Font"/>
    <w:uiPriority w:val="1"/>
    <w:unhideWhenUsed/>
  </w:style>
  <w:style w:type="table" w:default="1" w:styleId="a4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5">
    <w:name w:val="No List"/>
    <w:uiPriority w:val="99"/>
    <w:semiHidden/>
    <w:unhideWhenUsed/>
  </w:style>
  <w:style w:type="paragraph" w:styleId="a6">
    <w:name w:val="header"/>
    <w:basedOn w:val="a1"/>
    <w:link w:val="a7"/>
    <w:uiPriority w:val="99"/>
    <w:unhideWhenUsed/>
    <w:rsid w:val="00E26F2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7">
    <w:name w:val="页眉 字符"/>
    <w:basedOn w:val="a3"/>
    <w:link w:val="a6"/>
    <w:uiPriority w:val="99"/>
    <w:rsid w:val="00E26F2C"/>
    <w:rPr>
      <w:sz w:val="18"/>
      <w:szCs w:val="18"/>
    </w:rPr>
  </w:style>
  <w:style w:type="paragraph" w:styleId="a8">
    <w:name w:val="footer"/>
    <w:basedOn w:val="a1"/>
    <w:link w:val="a9"/>
    <w:uiPriority w:val="99"/>
    <w:unhideWhenUsed/>
    <w:rsid w:val="00E26F2C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9">
    <w:name w:val="页脚 字符"/>
    <w:basedOn w:val="a3"/>
    <w:link w:val="a8"/>
    <w:uiPriority w:val="99"/>
    <w:rsid w:val="00E26F2C"/>
    <w:rPr>
      <w:sz w:val="18"/>
      <w:szCs w:val="18"/>
    </w:rPr>
  </w:style>
  <w:style w:type="character" w:styleId="aa">
    <w:name w:val="Hyperlink"/>
    <w:basedOn w:val="a3"/>
    <w:uiPriority w:val="99"/>
    <w:unhideWhenUsed/>
    <w:rsid w:val="00E26F2C"/>
    <w:rPr>
      <w:color w:val="0563C1" w:themeColor="hyperlink"/>
      <w:u w:val="single"/>
    </w:rPr>
  </w:style>
  <w:style w:type="character" w:styleId="ab">
    <w:name w:val="Unresolved Mention"/>
    <w:basedOn w:val="a3"/>
    <w:uiPriority w:val="99"/>
    <w:semiHidden/>
    <w:unhideWhenUsed/>
    <w:rsid w:val="00E26F2C"/>
    <w:rPr>
      <w:color w:val="605E5C"/>
      <w:shd w:val="clear" w:color="auto" w:fill="E1DFDD"/>
    </w:rPr>
  </w:style>
  <w:style w:type="paragraph" w:styleId="ac">
    <w:name w:val="Title"/>
    <w:basedOn w:val="a1"/>
    <w:next w:val="a1"/>
    <w:link w:val="ad"/>
    <w:uiPriority w:val="10"/>
    <w:qFormat/>
    <w:rsid w:val="00C2554F"/>
    <w:pPr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ad">
    <w:name w:val="标题 字符"/>
    <w:basedOn w:val="a3"/>
    <w:link w:val="ac"/>
    <w:uiPriority w:val="10"/>
    <w:rsid w:val="00C2554F"/>
    <w:rPr>
      <w:rFonts w:asciiTheme="majorHAnsi" w:eastAsiaTheme="majorEastAsia" w:hAnsiTheme="majorHAnsi" w:cstheme="majorBidi"/>
      <w:b/>
      <w:bCs/>
      <w:sz w:val="32"/>
      <w:szCs w:val="32"/>
    </w:rPr>
  </w:style>
  <w:style w:type="paragraph" w:customStyle="1" w:styleId="ae">
    <w:name w:val="中文主标题"/>
    <w:basedOn w:val="ac"/>
    <w:next w:val="a2"/>
    <w:link w:val="af"/>
    <w:qFormat/>
    <w:rsid w:val="001C7031"/>
    <w:rPr>
      <w:rFonts w:ascii="黑体" w:eastAsia="黑体" w:hAnsi="黑体"/>
      <w:sz w:val="36"/>
    </w:rPr>
  </w:style>
  <w:style w:type="paragraph" w:customStyle="1" w:styleId="a2">
    <w:name w:val="本文正文"/>
    <w:basedOn w:val="a1"/>
    <w:link w:val="af0"/>
    <w:qFormat/>
    <w:rsid w:val="00057986"/>
    <w:pPr>
      <w:widowControl/>
      <w:ind w:firstLine="420"/>
    </w:pPr>
    <w:rPr>
      <w:rFonts w:ascii="Times New Roman" w:eastAsia="宋体" w:hAnsi="Times New Roman" w:cs="Times New Roman"/>
    </w:rPr>
  </w:style>
  <w:style w:type="character" w:customStyle="1" w:styleId="af">
    <w:name w:val="中文主标题 字符"/>
    <w:basedOn w:val="ad"/>
    <w:link w:val="ae"/>
    <w:rsid w:val="001C7031"/>
    <w:rPr>
      <w:rFonts w:ascii="黑体" w:eastAsia="黑体" w:hAnsi="黑体" w:cstheme="majorBidi"/>
      <w:b/>
      <w:bCs/>
      <w:sz w:val="36"/>
      <w:szCs w:val="32"/>
    </w:rPr>
  </w:style>
  <w:style w:type="character" w:customStyle="1" w:styleId="11">
    <w:name w:val="标题 1 字符"/>
    <w:basedOn w:val="a3"/>
    <w:link w:val="1"/>
    <w:uiPriority w:val="9"/>
    <w:rsid w:val="000F6B36"/>
    <w:rPr>
      <w:rFonts w:ascii="Times New Roman" w:eastAsia="黑体" w:hAnsi="Times New Roman"/>
      <w:b/>
      <w:bCs/>
      <w:kern w:val="44"/>
      <w:sz w:val="32"/>
      <w:szCs w:val="32"/>
    </w:rPr>
  </w:style>
  <w:style w:type="character" w:customStyle="1" w:styleId="af0">
    <w:name w:val="本文正文 字符"/>
    <w:basedOn w:val="a3"/>
    <w:link w:val="a2"/>
    <w:rsid w:val="00057986"/>
    <w:rPr>
      <w:rFonts w:ascii="Times New Roman" w:eastAsia="宋体" w:hAnsi="Times New Roman" w:cs="Times New Roman"/>
    </w:rPr>
  </w:style>
  <w:style w:type="character" w:customStyle="1" w:styleId="23">
    <w:name w:val="标题 2 字符"/>
    <w:basedOn w:val="a3"/>
    <w:link w:val="21"/>
    <w:uiPriority w:val="9"/>
    <w:rsid w:val="000F6B36"/>
    <w:rPr>
      <w:rFonts w:ascii="Times New Roman" w:eastAsia="黑体" w:hAnsi="Times New Roman" w:cstheme="majorBidi"/>
      <w:b/>
      <w:bCs/>
      <w:sz w:val="28"/>
      <w:szCs w:val="28"/>
    </w:rPr>
  </w:style>
  <w:style w:type="character" w:customStyle="1" w:styleId="33">
    <w:name w:val="标题 3 字符"/>
    <w:basedOn w:val="a3"/>
    <w:link w:val="31"/>
    <w:uiPriority w:val="9"/>
    <w:rsid w:val="000F6B36"/>
    <w:rPr>
      <w:rFonts w:ascii="Times New Roman" w:eastAsia="黑体" w:hAnsi="Times New Roman"/>
      <w:b/>
      <w:bCs/>
      <w:sz w:val="24"/>
      <w:szCs w:val="24"/>
    </w:rPr>
  </w:style>
  <w:style w:type="character" w:customStyle="1" w:styleId="43">
    <w:name w:val="标题 4 字符"/>
    <w:basedOn w:val="a3"/>
    <w:link w:val="41"/>
    <w:uiPriority w:val="9"/>
    <w:rsid w:val="000F6B36"/>
    <w:rPr>
      <w:rFonts w:ascii="Times New Roman" w:eastAsia="宋体" w:hAnsi="Times New Roman" w:cstheme="majorBidi"/>
      <w:bCs/>
      <w:szCs w:val="21"/>
    </w:rPr>
  </w:style>
  <w:style w:type="paragraph" w:customStyle="1" w:styleId="af1">
    <w:name w:val="参考文献(英文标题)"/>
    <w:basedOn w:val="1"/>
    <w:next w:val="a2"/>
    <w:link w:val="af2"/>
    <w:qFormat/>
    <w:rsid w:val="00A06EB2"/>
    <w:pPr>
      <w:numPr>
        <w:numId w:val="0"/>
      </w:numPr>
      <w:jc w:val="center"/>
    </w:pPr>
    <w:rPr>
      <w:rFonts w:cs="Times New Roman"/>
    </w:rPr>
  </w:style>
  <w:style w:type="paragraph" w:customStyle="1" w:styleId="EndNoteBibliographyTitle">
    <w:name w:val="EndNote Bibliography Title"/>
    <w:basedOn w:val="a1"/>
    <w:link w:val="EndNoteBibliographyTitle0"/>
    <w:rsid w:val="00D40332"/>
    <w:pPr>
      <w:jc w:val="center"/>
    </w:pPr>
    <w:rPr>
      <w:rFonts w:ascii="Times New Roman" w:eastAsia="新宋体" w:hAnsi="Times New Roman" w:cs="Times New Roman"/>
      <w:noProof/>
      <w:sz w:val="20"/>
    </w:rPr>
  </w:style>
  <w:style w:type="character" w:customStyle="1" w:styleId="af2">
    <w:name w:val="参考文献(英文标题) 字符"/>
    <w:basedOn w:val="af0"/>
    <w:link w:val="af1"/>
    <w:rsid w:val="00A06EB2"/>
    <w:rPr>
      <w:rFonts w:ascii="Times New Roman" w:eastAsia="黑体" w:hAnsi="Times New Roman" w:cs="Times New Roman"/>
      <w:b/>
      <w:bCs/>
      <w:kern w:val="44"/>
      <w:sz w:val="32"/>
      <w:szCs w:val="32"/>
    </w:rPr>
  </w:style>
  <w:style w:type="character" w:customStyle="1" w:styleId="EndNoteBibliographyTitle0">
    <w:name w:val="EndNote Bibliography Title 字符"/>
    <w:basedOn w:val="af0"/>
    <w:link w:val="EndNoteBibliographyTitle"/>
    <w:rsid w:val="00D40332"/>
    <w:rPr>
      <w:rFonts w:ascii="Times New Roman" w:eastAsia="新宋体" w:hAnsi="Times New Roman" w:cs="Times New Roman"/>
      <w:noProof/>
      <w:sz w:val="20"/>
    </w:rPr>
  </w:style>
  <w:style w:type="paragraph" w:customStyle="1" w:styleId="EndNoteBibliography">
    <w:name w:val="EndNote Bibliography"/>
    <w:basedOn w:val="a1"/>
    <w:link w:val="EndNoteBibliography0"/>
    <w:rsid w:val="00D40332"/>
    <w:rPr>
      <w:rFonts w:ascii="Times New Roman" w:eastAsia="新宋体" w:hAnsi="Times New Roman" w:cs="Times New Roman"/>
      <w:noProof/>
      <w:sz w:val="20"/>
    </w:rPr>
  </w:style>
  <w:style w:type="character" w:customStyle="1" w:styleId="EndNoteBibliography0">
    <w:name w:val="EndNote Bibliography 字符"/>
    <w:basedOn w:val="af0"/>
    <w:link w:val="EndNoteBibliography"/>
    <w:rsid w:val="00D40332"/>
    <w:rPr>
      <w:rFonts w:ascii="Times New Roman" w:eastAsia="新宋体" w:hAnsi="Times New Roman" w:cs="Times New Roman"/>
      <w:noProof/>
      <w:sz w:val="20"/>
    </w:rPr>
  </w:style>
  <w:style w:type="character" w:styleId="af3">
    <w:name w:val="FollowedHyperlink"/>
    <w:basedOn w:val="a3"/>
    <w:uiPriority w:val="99"/>
    <w:semiHidden/>
    <w:unhideWhenUsed/>
    <w:rsid w:val="007C03B9"/>
    <w:rPr>
      <w:color w:val="954F72" w:themeColor="followedHyperlink"/>
      <w:u w:val="single"/>
    </w:rPr>
  </w:style>
  <w:style w:type="character" w:styleId="af4">
    <w:name w:val="Placeholder Text"/>
    <w:basedOn w:val="a3"/>
    <w:uiPriority w:val="99"/>
    <w:semiHidden/>
    <w:rsid w:val="004701F8"/>
    <w:rPr>
      <w:color w:val="808080"/>
    </w:rPr>
  </w:style>
  <w:style w:type="paragraph" w:customStyle="1" w:styleId="af5">
    <w:name w:val="本文正文(强调)"/>
    <w:basedOn w:val="a2"/>
    <w:next w:val="a2"/>
    <w:link w:val="af6"/>
    <w:qFormat/>
    <w:rsid w:val="00CC20C9"/>
    <w:pPr>
      <w:ind w:firstLine="0"/>
    </w:pPr>
    <w:rPr>
      <w:rFonts w:eastAsia="黑体"/>
    </w:rPr>
  </w:style>
  <w:style w:type="character" w:customStyle="1" w:styleId="af6">
    <w:name w:val="本文正文(强调) 字符"/>
    <w:basedOn w:val="af0"/>
    <w:link w:val="af5"/>
    <w:rsid w:val="00CC20C9"/>
    <w:rPr>
      <w:rFonts w:ascii="Times New Roman" w:eastAsia="黑体" w:hAnsi="Times New Roman" w:cs="Times New Roman"/>
    </w:rPr>
  </w:style>
  <w:style w:type="paragraph" w:styleId="TOC">
    <w:name w:val="TOC Heading"/>
    <w:basedOn w:val="1"/>
    <w:next w:val="a1"/>
    <w:uiPriority w:val="39"/>
    <w:unhideWhenUsed/>
    <w:qFormat/>
    <w:rsid w:val="00BA3ED1"/>
    <w:pPr>
      <w:widowControl/>
      <w:numPr>
        <w:numId w:val="0"/>
      </w:numPr>
      <w:spacing w:beforeLines="0" w:before="240" w:afterLines="0" w:after="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kern w:val="0"/>
    </w:rPr>
  </w:style>
  <w:style w:type="paragraph" w:styleId="TOC1">
    <w:name w:val="toc 1"/>
    <w:basedOn w:val="a1"/>
    <w:next w:val="a1"/>
    <w:autoRedefine/>
    <w:uiPriority w:val="39"/>
    <w:unhideWhenUsed/>
    <w:rsid w:val="00D42E43"/>
    <w:rPr>
      <w:rFonts w:ascii="Times New Roman" w:eastAsia="宋体" w:hAnsi="Times New Roman"/>
      <w:b/>
    </w:rPr>
  </w:style>
  <w:style w:type="paragraph" w:styleId="TOC2">
    <w:name w:val="toc 2"/>
    <w:basedOn w:val="a1"/>
    <w:next w:val="a1"/>
    <w:autoRedefine/>
    <w:uiPriority w:val="39"/>
    <w:unhideWhenUsed/>
    <w:rsid w:val="00D42E43"/>
    <w:pPr>
      <w:ind w:leftChars="200" w:left="420"/>
    </w:pPr>
    <w:rPr>
      <w:rFonts w:ascii="Times New Roman" w:eastAsia="宋体" w:hAnsi="Times New Roman"/>
    </w:rPr>
  </w:style>
  <w:style w:type="paragraph" w:customStyle="1" w:styleId="af7">
    <w:name w:val="英文主标题"/>
    <w:basedOn w:val="ae"/>
    <w:link w:val="af8"/>
    <w:qFormat/>
    <w:rsid w:val="00A06EB2"/>
    <w:pPr>
      <w:spacing w:beforeLines="100" w:before="312" w:afterLines="50" w:after="156"/>
    </w:pPr>
    <w:rPr>
      <w:rFonts w:ascii="Times New Roman" w:hAnsi="Times New Roman" w:cs="Times New Roman"/>
    </w:rPr>
  </w:style>
  <w:style w:type="paragraph" w:styleId="af9">
    <w:name w:val="Balloon Text"/>
    <w:basedOn w:val="a1"/>
    <w:link w:val="afa"/>
    <w:uiPriority w:val="99"/>
    <w:semiHidden/>
    <w:unhideWhenUsed/>
    <w:rsid w:val="00E56170"/>
    <w:rPr>
      <w:sz w:val="18"/>
      <w:szCs w:val="18"/>
    </w:rPr>
  </w:style>
  <w:style w:type="character" w:customStyle="1" w:styleId="af8">
    <w:name w:val="英文主标题 字符"/>
    <w:basedOn w:val="af"/>
    <w:link w:val="af7"/>
    <w:rsid w:val="00A06EB2"/>
    <w:rPr>
      <w:rFonts w:ascii="Times New Roman" w:eastAsia="黑体" w:hAnsi="Times New Roman" w:cs="Times New Roman"/>
      <w:b/>
      <w:bCs/>
      <w:sz w:val="36"/>
      <w:szCs w:val="32"/>
    </w:rPr>
  </w:style>
  <w:style w:type="character" w:customStyle="1" w:styleId="afa">
    <w:name w:val="批注框文本 字符"/>
    <w:basedOn w:val="a3"/>
    <w:link w:val="af9"/>
    <w:uiPriority w:val="99"/>
    <w:semiHidden/>
    <w:rsid w:val="00E56170"/>
    <w:rPr>
      <w:sz w:val="18"/>
      <w:szCs w:val="18"/>
    </w:rPr>
  </w:style>
  <w:style w:type="paragraph" w:styleId="TOC3">
    <w:name w:val="toc 3"/>
    <w:basedOn w:val="a1"/>
    <w:next w:val="a1"/>
    <w:autoRedefine/>
    <w:uiPriority w:val="39"/>
    <w:semiHidden/>
    <w:unhideWhenUsed/>
    <w:rsid w:val="00D42E43"/>
    <w:pPr>
      <w:ind w:leftChars="400" w:left="840"/>
    </w:pPr>
    <w:rPr>
      <w:rFonts w:ascii="Times New Roman" w:eastAsia="宋体" w:hAnsi="Times New Roman"/>
    </w:rPr>
  </w:style>
  <w:style w:type="paragraph" w:styleId="afb">
    <w:name w:val="caption"/>
    <w:basedOn w:val="a1"/>
    <w:next w:val="a1"/>
    <w:link w:val="afc"/>
    <w:uiPriority w:val="35"/>
    <w:unhideWhenUsed/>
    <w:qFormat/>
    <w:rsid w:val="00F40C13"/>
    <w:rPr>
      <w:rFonts w:asciiTheme="majorHAnsi" w:eastAsia="黑体" w:hAnsiTheme="majorHAnsi" w:cstheme="majorBidi"/>
      <w:sz w:val="20"/>
      <w:szCs w:val="20"/>
    </w:rPr>
  </w:style>
  <w:style w:type="paragraph" w:customStyle="1" w:styleId="afd">
    <w:name w:val="图注"/>
    <w:basedOn w:val="afb"/>
    <w:next w:val="a2"/>
    <w:link w:val="afe"/>
    <w:qFormat/>
    <w:rsid w:val="00FF587A"/>
    <w:rPr>
      <w:rFonts w:ascii="Times New Roman" w:hAnsi="Times New Roman" w:cs="Times New Roman"/>
    </w:rPr>
  </w:style>
  <w:style w:type="table" w:styleId="aff">
    <w:name w:val="Table Grid"/>
    <w:basedOn w:val="a4"/>
    <w:uiPriority w:val="39"/>
    <w:rsid w:val="00E5437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fc">
    <w:name w:val="题注 字符"/>
    <w:basedOn w:val="a3"/>
    <w:link w:val="afb"/>
    <w:uiPriority w:val="35"/>
    <w:rsid w:val="00FF587A"/>
    <w:rPr>
      <w:rFonts w:asciiTheme="majorHAnsi" w:eastAsia="黑体" w:hAnsiTheme="majorHAnsi" w:cstheme="majorBidi"/>
      <w:sz w:val="20"/>
      <w:szCs w:val="20"/>
    </w:rPr>
  </w:style>
  <w:style w:type="character" w:customStyle="1" w:styleId="afe">
    <w:name w:val="图注 字符"/>
    <w:basedOn w:val="afc"/>
    <w:link w:val="afd"/>
    <w:rsid w:val="00FF587A"/>
    <w:rPr>
      <w:rFonts w:ascii="Times New Roman" w:eastAsia="黑体" w:hAnsi="Times New Roman" w:cs="Times New Roman"/>
      <w:sz w:val="20"/>
      <w:szCs w:val="20"/>
    </w:rPr>
  </w:style>
  <w:style w:type="paragraph" w:customStyle="1" w:styleId="10">
    <w:name w:val="附录标题1"/>
    <w:basedOn w:val="1"/>
    <w:next w:val="a2"/>
    <w:link w:val="12"/>
    <w:qFormat/>
    <w:rsid w:val="0028294B"/>
    <w:pPr>
      <w:numPr>
        <w:numId w:val="3"/>
      </w:numPr>
      <w:spacing w:before="156" w:after="156"/>
    </w:pPr>
  </w:style>
  <w:style w:type="paragraph" w:customStyle="1" w:styleId="22">
    <w:name w:val="附录标题2"/>
    <w:basedOn w:val="21"/>
    <w:next w:val="a2"/>
    <w:link w:val="24"/>
    <w:qFormat/>
    <w:rsid w:val="0028294B"/>
    <w:pPr>
      <w:numPr>
        <w:numId w:val="3"/>
      </w:numPr>
    </w:pPr>
  </w:style>
  <w:style w:type="character" w:customStyle="1" w:styleId="12">
    <w:name w:val="附录标题1 字符"/>
    <w:basedOn w:val="11"/>
    <w:link w:val="10"/>
    <w:rsid w:val="0028294B"/>
    <w:rPr>
      <w:rFonts w:ascii="黑体" w:eastAsia="黑体" w:hAnsi="黑体"/>
      <w:b/>
      <w:bCs/>
      <w:kern w:val="44"/>
      <w:sz w:val="32"/>
      <w:szCs w:val="32"/>
    </w:rPr>
  </w:style>
  <w:style w:type="paragraph" w:customStyle="1" w:styleId="32">
    <w:name w:val="附录标题3"/>
    <w:basedOn w:val="31"/>
    <w:next w:val="a2"/>
    <w:link w:val="34"/>
    <w:qFormat/>
    <w:rsid w:val="003E0613"/>
    <w:pPr>
      <w:numPr>
        <w:numId w:val="3"/>
      </w:numPr>
    </w:pPr>
  </w:style>
  <w:style w:type="character" w:customStyle="1" w:styleId="24">
    <w:name w:val="附录标题2 字符"/>
    <w:basedOn w:val="23"/>
    <w:link w:val="22"/>
    <w:rsid w:val="0028294B"/>
    <w:rPr>
      <w:rFonts w:ascii="黑体" w:eastAsia="黑体" w:hAnsi="黑体" w:cstheme="majorBidi"/>
      <w:b/>
      <w:bCs/>
      <w:sz w:val="28"/>
      <w:szCs w:val="28"/>
    </w:rPr>
  </w:style>
  <w:style w:type="paragraph" w:customStyle="1" w:styleId="42">
    <w:name w:val="附录标题4"/>
    <w:basedOn w:val="41"/>
    <w:link w:val="44"/>
    <w:qFormat/>
    <w:rsid w:val="0028294B"/>
    <w:pPr>
      <w:numPr>
        <w:numId w:val="3"/>
      </w:numPr>
    </w:pPr>
  </w:style>
  <w:style w:type="character" w:customStyle="1" w:styleId="34">
    <w:name w:val="附录标题3 字符"/>
    <w:basedOn w:val="33"/>
    <w:link w:val="32"/>
    <w:rsid w:val="003E0613"/>
    <w:rPr>
      <w:rFonts w:ascii="黑体" w:eastAsia="黑体" w:hAnsi="黑体"/>
      <w:b/>
      <w:bCs/>
      <w:sz w:val="24"/>
      <w:szCs w:val="24"/>
    </w:rPr>
  </w:style>
  <w:style w:type="paragraph" w:styleId="HTML">
    <w:name w:val="HTML Address"/>
    <w:basedOn w:val="a1"/>
    <w:link w:val="HTML0"/>
    <w:uiPriority w:val="99"/>
    <w:semiHidden/>
    <w:unhideWhenUsed/>
    <w:rsid w:val="00B94023"/>
    <w:rPr>
      <w:i/>
      <w:iCs/>
    </w:rPr>
  </w:style>
  <w:style w:type="character" w:customStyle="1" w:styleId="44">
    <w:name w:val="附录标题4 字符"/>
    <w:basedOn w:val="43"/>
    <w:link w:val="42"/>
    <w:rsid w:val="0028294B"/>
    <w:rPr>
      <w:rFonts w:ascii="宋体" w:eastAsia="宋体" w:hAnsi="宋体" w:cstheme="majorBidi"/>
      <w:bCs/>
      <w:szCs w:val="21"/>
    </w:rPr>
  </w:style>
  <w:style w:type="character" w:customStyle="1" w:styleId="HTML0">
    <w:name w:val="HTML 地址 字符"/>
    <w:basedOn w:val="a3"/>
    <w:link w:val="HTML"/>
    <w:uiPriority w:val="99"/>
    <w:semiHidden/>
    <w:rsid w:val="00B94023"/>
    <w:rPr>
      <w:i/>
      <w:iCs/>
    </w:rPr>
  </w:style>
  <w:style w:type="paragraph" w:styleId="HTML1">
    <w:name w:val="HTML Preformatted"/>
    <w:basedOn w:val="a1"/>
    <w:link w:val="HTML2"/>
    <w:uiPriority w:val="99"/>
    <w:semiHidden/>
    <w:unhideWhenUsed/>
    <w:rsid w:val="00B94023"/>
    <w:rPr>
      <w:rFonts w:ascii="Courier New" w:hAnsi="Courier New" w:cs="Courier New"/>
      <w:sz w:val="20"/>
      <w:szCs w:val="20"/>
    </w:rPr>
  </w:style>
  <w:style w:type="character" w:customStyle="1" w:styleId="HTML2">
    <w:name w:val="HTML 预设格式 字符"/>
    <w:basedOn w:val="a3"/>
    <w:link w:val="HTML1"/>
    <w:uiPriority w:val="99"/>
    <w:semiHidden/>
    <w:rsid w:val="00B94023"/>
    <w:rPr>
      <w:rFonts w:ascii="Courier New" w:hAnsi="Courier New" w:cs="Courier New"/>
      <w:sz w:val="20"/>
      <w:szCs w:val="20"/>
    </w:rPr>
  </w:style>
  <w:style w:type="paragraph" w:styleId="TOC4">
    <w:name w:val="toc 4"/>
    <w:basedOn w:val="a1"/>
    <w:next w:val="a1"/>
    <w:autoRedefine/>
    <w:uiPriority w:val="39"/>
    <w:semiHidden/>
    <w:unhideWhenUsed/>
    <w:rsid w:val="00B94023"/>
    <w:pPr>
      <w:ind w:leftChars="600" w:left="1260"/>
    </w:pPr>
  </w:style>
  <w:style w:type="paragraph" w:styleId="TOC5">
    <w:name w:val="toc 5"/>
    <w:basedOn w:val="a1"/>
    <w:next w:val="a1"/>
    <w:autoRedefine/>
    <w:uiPriority w:val="39"/>
    <w:semiHidden/>
    <w:unhideWhenUsed/>
    <w:rsid w:val="00B94023"/>
    <w:pPr>
      <w:ind w:leftChars="800" w:left="1680"/>
    </w:pPr>
  </w:style>
  <w:style w:type="paragraph" w:styleId="TOC6">
    <w:name w:val="toc 6"/>
    <w:basedOn w:val="a1"/>
    <w:next w:val="a1"/>
    <w:autoRedefine/>
    <w:uiPriority w:val="39"/>
    <w:semiHidden/>
    <w:unhideWhenUsed/>
    <w:rsid w:val="00B94023"/>
    <w:pPr>
      <w:ind w:leftChars="1000" w:left="2100"/>
    </w:pPr>
  </w:style>
  <w:style w:type="paragraph" w:styleId="TOC7">
    <w:name w:val="toc 7"/>
    <w:basedOn w:val="a1"/>
    <w:next w:val="a1"/>
    <w:autoRedefine/>
    <w:uiPriority w:val="39"/>
    <w:semiHidden/>
    <w:unhideWhenUsed/>
    <w:rsid w:val="00B94023"/>
    <w:pPr>
      <w:ind w:leftChars="1200" w:left="2520"/>
    </w:pPr>
  </w:style>
  <w:style w:type="paragraph" w:styleId="TOC8">
    <w:name w:val="toc 8"/>
    <w:basedOn w:val="a1"/>
    <w:next w:val="a1"/>
    <w:autoRedefine/>
    <w:uiPriority w:val="39"/>
    <w:semiHidden/>
    <w:unhideWhenUsed/>
    <w:rsid w:val="00B94023"/>
    <w:pPr>
      <w:ind w:leftChars="1400" w:left="2940"/>
    </w:pPr>
  </w:style>
  <w:style w:type="paragraph" w:styleId="TOC9">
    <w:name w:val="toc 9"/>
    <w:basedOn w:val="a1"/>
    <w:next w:val="a1"/>
    <w:autoRedefine/>
    <w:uiPriority w:val="39"/>
    <w:semiHidden/>
    <w:unhideWhenUsed/>
    <w:rsid w:val="00B94023"/>
    <w:pPr>
      <w:ind w:leftChars="1600" w:left="3360"/>
    </w:pPr>
  </w:style>
  <w:style w:type="character" w:customStyle="1" w:styleId="52">
    <w:name w:val="标题 5 字符"/>
    <w:basedOn w:val="a3"/>
    <w:link w:val="51"/>
    <w:uiPriority w:val="9"/>
    <w:semiHidden/>
    <w:rsid w:val="00B94023"/>
    <w:rPr>
      <w:b/>
      <w:bCs/>
      <w:sz w:val="28"/>
      <w:szCs w:val="28"/>
    </w:rPr>
  </w:style>
  <w:style w:type="character" w:customStyle="1" w:styleId="60">
    <w:name w:val="标题 6 字符"/>
    <w:basedOn w:val="a3"/>
    <w:link w:val="6"/>
    <w:uiPriority w:val="9"/>
    <w:semiHidden/>
    <w:rsid w:val="00B94023"/>
    <w:rPr>
      <w:rFonts w:asciiTheme="majorHAnsi" w:eastAsiaTheme="majorEastAsia" w:hAnsiTheme="majorHAnsi" w:cstheme="majorBidi"/>
      <w:b/>
      <w:bCs/>
      <w:sz w:val="24"/>
      <w:szCs w:val="24"/>
    </w:rPr>
  </w:style>
  <w:style w:type="character" w:customStyle="1" w:styleId="70">
    <w:name w:val="标题 7 字符"/>
    <w:basedOn w:val="a3"/>
    <w:link w:val="7"/>
    <w:uiPriority w:val="9"/>
    <w:semiHidden/>
    <w:rsid w:val="00B94023"/>
    <w:rPr>
      <w:b/>
      <w:bCs/>
      <w:sz w:val="24"/>
      <w:szCs w:val="24"/>
    </w:rPr>
  </w:style>
  <w:style w:type="character" w:customStyle="1" w:styleId="80">
    <w:name w:val="标题 8 字符"/>
    <w:basedOn w:val="a3"/>
    <w:link w:val="8"/>
    <w:uiPriority w:val="9"/>
    <w:semiHidden/>
    <w:rsid w:val="00B94023"/>
    <w:rPr>
      <w:rFonts w:asciiTheme="majorHAnsi" w:eastAsiaTheme="majorEastAsia" w:hAnsiTheme="majorHAnsi" w:cstheme="majorBidi"/>
      <w:sz w:val="24"/>
      <w:szCs w:val="24"/>
    </w:rPr>
  </w:style>
  <w:style w:type="character" w:customStyle="1" w:styleId="90">
    <w:name w:val="标题 9 字符"/>
    <w:basedOn w:val="a3"/>
    <w:link w:val="9"/>
    <w:uiPriority w:val="9"/>
    <w:semiHidden/>
    <w:rsid w:val="00B94023"/>
    <w:rPr>
      <w:rFonts w:asciiTheme="majorHAnsi" w:eastAsiaTheme="majorEastAsia" w:hAnsiTheme="majorHAnsi" w:cstheme="majorBidi"/>
      <w:szCs w:val="21"/>
    </w:rPr>
  </w:style>
  <w:style w:type="paragraph" w:styleId="aff0">
    <w:name w:val="Salutation"/>
    <w:basedOn w:val="a1"/>
    <w:next w:val="a1"/>
    <w:link w:val="aff1"/>
    <w:uiPriority w:val="99"/>
    <w:semiHidden/>
    <w:unhideWhenUsed/>
    <w:rsid w:val="00B94023"/>
  </w:style>
  <w:style w:type="character" w:customStyle="1" w:styleId="aff1">
    <w:name w:val="称呼 字符"/>
    <w:basedOn w:val="a3"/>
    <w:link w:val="aff0"/>
    <w:uiPriority w:val="99"/>
    <w:semiHidden/>
    <w:rsid w:val="00B94023"/>
  </w:style>
  <w:style w:type="paragraph" w:styleId="aff2">
    <w:name w:val="Plain Text"/>
    <w:basedOn w:val="a1"/>
    <w:link w:val="aff3"/>
    <w:uiPriority w:val="99"/>
    <w:semiHidden/>
    <w:unhideWhenUsed/>
    <w:rsid w:val="00B94023"/>
    <w:rPr>
      <w:rFonts w:asciiTheme="minorEastAsia" w:hAnsi="Courier New" w:cs="Courier New"/>
    </w:rPr>
  </w:style>
  <w:style w:type="character" w:customStyle="1" w:styleId="aff3">
    <w:name w:val="纯文本 字符"/>
    <w:basedOn w:val="a3"/>
    <w:link w:val="aff2"/>
    <w:uiPriority w:val="99"/>
    <w:semiHidden/>
    <w:rsid w:val="00B94023"/>
    <w:rPr>
      <w:rFonts w:asciiTheme="minorEastAsia" w:hAnsi="Courier New" w:cs="Courier New"/>
    </w:rPr>
  </w:style>
  <w:style w:type="paragraph" w:styleId="aff4">
    <w:name w:val="E-mail Signature"/>
    <w:basedOn w:val="a1"/>
    <w:link w:val="aff5"/>
    <w:uiPriority w:val="99"/>
    <w:semiHidden/>
    <w:unhideWhenUsed/>
    <w:rsid w:val="00B94023"/>
  </w:style>
  <w:style w:type="character" w:customStyle="1" w:styleId="aff5">
    <w:name w:val="电子邮件签名 字符"/>
    <w:basedOn w:val="a3"/>
    <w:link w:val="aff4"/>
    <w:uiPriority w:val="99"/>
    <w:semiHidden/>
    <w:rsid w:val="00B94023"/>
  </w:style>
  <w:style w:type="paragraph" w:styleId="aff6">
    <w:name w:val="Subtitle"/>
    <w:basedOn w:val="a1"/>
    <w:next w:val="a1"/>
    <w:link w:val="aff7"/>
    <w:uiPriority w:val="11"/>
    <w:qFormat/>
    <w:rsid w:val="00B94023"/>
    <w:pPr>
      <w:spacing w:before="240" w:after="60" w:line="312" w:lineRule="auto"/>
      <w:jc w:val="center"/>
      <w:outlineLvl w:val="1"/>
    </w:pPr>
    <w:rPr>
      <w:b/>
      <w:bCs/>
      <w:kern w:val="28"/>
      <w:sz w:val="32"/>
      <w:szCs w:val="32"/>
    </w:rPr>
  </w:style>
  <w:style w:type="character" w:customStyle="1" w:styleId="aff7">
    <w:name w:val="副标题 字符"/>
    <w:basedOn w:val="a3"/>
    <w:link w:val="aff6"/>
    <w:uiPriority w:val="11"/>
    <w:rsid w:val="00B94023"/>
    <w:rPr>
      <w:b/>
      <w:bCs/>
      <w:kern w:val="28"/>
      <w:sz w:val="32"/>
      <w:szCs w:val="32"/>
    </w:rPr>
  </w:style>
  <w:style w:type="paragraph" w:styleId="aff8">
    <w:name w:val="macro"/>
    <w:link w:val="aff9"/>
    <w:uiPriority w:val="99"/>
    <w:semiHidden/>
    <w:unhideWhenUsed/>
    <w:rsid w:val="00B94023"/>
    <w:pPr>
      <w:widowControl w:val="0"/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kinsoku w:val="0"/>
      <w:overflowPunct w:val="0"/>
      <w:autoSpaceDE w:val="0"/>
      <w:autoSpaceDN w:val="0"/>
      <w:snapToGrid w:val="0"/>
    </w:pPr>
    <w:rPr>
      <w:rFonts w:ascii="Courier New" w:eastAsia="宋体" w:hAnsi="Courier New" w:cs="Courier New"/>
      <w:sz w:val="24"/>
      <w:szCs w:val="24"/>
    </w:rPr>
  </w:style>
  <w:style w:type="character" w:customStyle="1" w:styleId="aff9">
    <w:name w:val="宏文本 字符"/>
    <w:basedOn w:val="a3"/>
    <w:link w:val="aff8"/>
    <w:uiPriority w:val="99"/>
    <w:semiHidden/>
    <w:rsid w:val="00B94023"/>
    <w:rPr>
      <w:rFonts w:ascii="Courier New" w:eastAsia="宋体" w:hAnsi="Courier New" w:cs="Courier New"/>
      <w:sz w:val="24"/>
      <w:szCs w:val="24"/>
    </w:rPr>
  </w:style>
  <w:style w:type="paragraph" w:styleId="affa">
    <w:name w:val="envelope return"/>
    <w:basedOn w:val="a1"/>
    <w:uiPriority w:val="99"/>
    <w:semiHidden/>
    <w:unhideWhenUsed/>
    <w:rsid w:val="00B94023"/>
    <w:pPr>
      <w:snapToGrid w:val="0"/>
    </w:pPr>
    <w:rPr>
      <w:rFonts w:asciiTheme="majorHAnsi" w:eastAsiaTheme="majorEastAsia" w:hAnsiTheme="majorHAnsi" w:cstheme="majorBidi"/>
    </w:rPr>
  </w:style>
  <w:style w:type="paragraph" w:styleId="affb">
    <w:name w:val="footnote text"/>
    <w:basedOn w:val="a1"/>
    <w:link w:val="affc"/>
    <w:uiPriority w:val="99"/>
    <w:semiHidden/>
    <w:unhideWhenUsed/>
    <w:rsid w:val="00B94023"/>
    <w:pPr>
      <w:snapToGrid w:val="0"/>
      <w:jc w:val="left"/>
    </w:pPr>
    <w:rPr>
      <w:sz w:val="18"/>
      <w:szCs w:val="18"/>
    </w:rPr>
  </w:style>
  <w:style w:type="character" w:customStyle="1" w:styleId="affc">
    <w:name w:val="脚注文本 字符"/>
    <w:basedOn w:val="a3"/>
    <w:link w:val="affb"/>
    <w:uiPriority w:val="99"/>
    <w:semiHidden/>
    <w:rsid w:val="00B94023"/>
    <w:rPr>
      <w:sz w:val="18"/>
      <w:szCs w:val="18"/>
    </w:rPr>
  </w:style>
  <w:style w:type="paragraph" w:styleId="affd">
    <w:name w:val="Closing"/>
    <w:basedOn w:val="a1"/>
    <w:link w:val="affe"/>
    <w:uiPriority w:val="99"/>
    <w:semiHidden/>
    <w:unhideWhenUsed/>
    <w:rsid w:val="00B94023"/>
    <w:pPr>
      <w:ind w:leftChars="2100" w:left="100"/>
    </w:pPr>
  </w:style>
  <w:style w:type="character" w:customStyle="1" w:styleId="affe">
    <w:name w:val="结束语 字符"/>
    <w:basedOn w:val="a3"/>
    <w:link w:val="affd"/>
    <w:uiPriority w:val="99"/>
    <w:semiHidden/>
    <w:rsid w:val="00B94023"/>
  </w:style>
  <w:style w:type="paragraph" w:styleId="afff">
    <w:name w:val="List"/>
    <w:basedOn w:val="a1"/>
    <w:uiPriority w:val="99"/>
    <w:semiHidden/>
    <w:unhideWhenUsed/>
    <w:rsid w:val="00B94023"/>
    <w:pPr>
      <w:ind w:left="200" w:hangingChars="200" w:hanging="200"/>
      <w:contextualSpacing/>
    </w:pPr>
  </w:style>
  <w:style w:type="paragraph" w:styleId="25">
    <w:name w:val="List 2"/>
    <w:basedOn w:val="a1"/>
    <w:uiPriority w:val="99"/>
    <w:semiHidden/>
    <w:unhideWhenUsed/>
    <w:rsid w:val="00B94023"/>
    <w:pPr>
      <w:ind w:leftChars="200" w:left="100" w:hangingChars="200" w:hanging="200"/>
      <w:contextualSpacing/>
    </w:pPr>
  </w:style>
  <w:style w:type="paragraph" w:styleId="35">
    <w:name w:val="List 3"/>
    <w:basedOn w:val="a1"/>
    <w:uiPriority w:val="99"/>
    <w:semiHidden/>
    <w:unhideWhenUsed/>
    <w:rsid w:val="00B94023"/>
    <w:pPr>
      <w:ind w:leftChars="400" w:left="100" w:hangingChars="200" w:hanging="200"/>
      <w:contextualSpacing/>
    </w:pPr>
  </w:style>
  <w:style w:type="paragraph" w:styleId="45">
    <w:name w:val="List 4"/>
    <w:basedOn w:val="a1"/>
    <w:uiPriority w:val="99"/>
    <w:semiHidden/>
    <w:unhideWhenUsed/>
    <w:rsid w:val="00B94023"/>
    <w:pPr>
      <w:ind w:leftChars="600" w:left="100" w:hangingChars="200" w:hanging="200"/>
      <w:contextualSpacing/>
    </w:pPr>
  </w:style>
  <w:style w:type="paragraph" w:styleId="53">
    <w:name w:val="List 5"/>
    <w:basedOn w:val="a1"/>
    <w:uiPriority w:val="99"/>
    <w:semiHidden/>
    <w:unhideWhenUsed/>
    <w:rsid w:val="00B94023"/>
    <w:pPr>
      <w:ind w:leftChars="800" w:left="100" w:hangingChars="200" w:hanging="200"/>
      <w:contextualSpacing/>
    </w:pPr>
  </w:style>
  <w:style w:type="paragraph" w:styleId="a">
    <w:name w:val="List Number"/>
    <w:basedOn w:val="a1"/>
    <w:uiPriority w:val="99"/>
    <w:semiHidden/>
    <w:unhideWhenUsed/>
    <w:rsid w:val="00B94023"/>
    <w:pPr>
      <w:numPr>
        <w:numId w:val="4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B94023"/>
    <w:pPr>
      <w:numPr>
        <w:numId w:val="5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B94023"/>
    <w:pPr>
      <w:numPr>
        <w:numId w:val="6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B94023"/>
    <w:pPr>
      <w:numPr>
        <w:numId w:val="7"/>
      </w:numPr>
      <w:contextualSpacing/>
    </w:pPr>
  </w:style>
  <w:style w:type="paragraph" w:styleId="5">
    <w:name w:val="List Number 5"/>
    <w:basedOn w:val="a1"/>
    <w:uiPriority w:val="99"/>
    <w:semiHidden/>
    <w:unhideWhenUsed/>
    <w:rsid w:val="00B94023"/>
    <w:pPr>
      <w:numPr>
        <w:numId w:val="8"/>
      </w:numPr>
      <w:contextualSpacing/>
    </w:pPr>
  </w:style>
  <w:style w:type="paragraph" w:styleId="afff0">
    <w:name w:val="List Paragraph"/>
    <w:basedOn w:val="a1"/>
    <w:uiPriority w:val="34"/>
    <w:qFormat/>
    <w:rsid w:val="00B94023"/>
    <w:pPr>
      <w:ind w:firstLineChars="200" w:firstLine="420"/>
    </w:pPr>
  </w:style>
  <w:style w:type="paragraph" w:styleId="afff1">
    <w:name w:val="List Continue"/>
    <w:basedOn w:val="a1"/>
    <w:uiPriority w:val="99"/>
    <w:semiHidden/>
    <w:unhideWhenUsed/>
    <w:rsid w:val="00B94023"/>
    <w:pPr>
      <w:spacing w:after="120"/>
      <w:ind w:leftChars="200" w:left="420"/>
      <w:contextualSpacing/>
    </w:pPr>
  </w:style>
  <w:style w:type="paragraph" w:styleId="26">
    <w:name w:val="List Continue 2"/>
    <w:basedOn w:val="a1"/>
    <w:uiPriority w:val="99"/>
    <w:semiHidden/>
    <w:unhideWhenUsed/>
    <w:rsid w:val="00B94023"/>
    <w:pPr>
      <w:spacing w:after="120"/>
      <w:ind w:leftChars="400" w:left="840"/>
      <w:contextualSpacing/>
    </w:pPr>
  </w:style>
  <w:style w:type="paragraph" w:styleId="36">
    <w:name w:val="List Continue 3"/>
    <w:basedOn w:val="a1"/>
    <w:uiPriority w:val="99"/>
    <w:semiHidden/>
    <w:unhideWhenUsed/>
    <w:rsid w:val="00B94023"/>
    <w:pPr>
      <w:spacing w:after="120"/>
      <w:ind w:leftChars="600" w:left="1260"/>
      <w:contextualSpacing/>
    </w:pPr>
  </w:style>
  <w:style w:type="paragraph" w:styleId="46">
    <w:name w:val="List Continue 4"/>
    <w:basedOn w:val="a1"/>
    <w:uiPriority w:val="99"/>
    <w:semiHidden/>
    <w:unhideWhenUsed/>
    <w:rsid w:val="00B94023"/>
    <w:pPr>
      <w:spacing w:after="120"/>
      <w:ind w:leftChars="800" w:left="1680"/>
      <w:contextualSpacing/>
    </w:pPr>
  </w:style>
  <w:style w:type="paragraph" w:styleId="54">
    <w:name w:val="List Continue 5"/>
    <w:basedOn w:val="a1"/>
    <w:uiPriority w:val="99"/>
    <w:semiHidden/>
    <w:unhideWhenUsed/>
    <w:rsid w:val="00B94023"/>
    <w:pPr>
      <w:spacing w:after="120"/>
      <w:ind w:leftChars="1000" w:left="2100"/>
      <w:contextualSpacing/>
    </w:pPr>
  </w:style>
  <w:style w:type="paragraph" w:styleId="a0">
    <w:name w:val="List Bullet"/>
    <w:basedOn w:val="a1"/>
    <w:uiPriority w:val="99"/>
    <w:semiHidden/>
    <w:unhideWhenUsed/>
    <w:rsid w:val="00B94023"/>
    <w:pPr>
      <w:numPr>
        <w:numId w:val="9"/>
      </w:numPr>
      <w:contextualSpacing/>
    </w:pPr>
  </w:style>
  <w:style w:type="paragraph" w:styleId="20">
    <w:name w:val="List Bullet 2"/>
    <w:basedOn w:val="a1"/>
    <w:uiPriority w:val="99"/>
    <w:semiHidden/>
    <w:unhideWhenUsed/>
    <w:rsid w:val="00B94023"/>
    <w:pPr>
      <w:numPr>
        <w:numId w:val="10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B94023"/>
    <w:pPr>
      <w:numPr>
        <w:numId w:val="11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B94023"/>
    <w:pPr>
      <w:numPr>
        <w:numId w:val="12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B94023"/>
    <w:pPr>
      <w:numPr>
        <w:numId w:val="13"/>
      </w:numPr>
      <w:contextualSpacing/>
    </w:pPr>
  </w:style>
  <w:style w:type="paragraph" w:styleId="afff2">
    <w:name w:val="Intense Quote"/>
    <w:basedOn w:val="a1"/>
    <w:next w:val="a1"/>
    <w:link w:val="afff3"/>
    <w:uiPriority w:val="30"/>
    <w:qFormat/>
    <w:rsid w:val="00B94023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f3">
    <w:name w:val="明显引用 字符"/>
    <w:basedOn w:val="a3"/>
    <w:link w:val="afff2"/>
    <w:uiPriority w:val="30"/>
    <w:rsid w:val="00B94023"/>
    <w:rPr>
      <w:i/>
      <w:iCs/>
      <w:color w:val="4472C4" w:themeColor="accent1"/>
    </w:rPr>
  </w:style>
  <w:style w:type="paragraph" w:styleId="afff4">
    <w:name w:val="annotation text"/>
    <w:basedOn w:val="a1"/>
    <w:link w:val="afff5"/>
    <w:uiPriority w:val="99"/>
    <w:semiHidden/>
    <w:unhideWhenUsed/>
    <w:rsid w:val="00B94023"/>
    <w:pPr>
      <w:jc w:val="left"/>
    </w:pPr>
  </w:style>
  <w:style w:type="character" w:customStyle="1" w:styleId="afff5">
    <w:name w:val="批注文字 字符"/>
    <w:basedOn w:val="a3"/>
    <w:link w:val="afff4"/>
    <w:uiPriority w:val="99"/>
    <w:semiHidden/>
    <w:rsid w:val="00B94023"/>
  </w:style>
  <w:style w:type="paragraph" w:styleId="afff6">
    <w:name w:val="annotation subject"/>
    <w:basedOn w:val="afff4"/>
    <w:next w:val="afff4"/>
    <w:link w:val="afff7"/>
    <w:uiPriority w:val="99"/>
    <w:semiHidden/>
    <w:unhideWhenUsed/>
    <w:rsid w:val="00B94023"/>
    <w:rPr>
      <w:b/>
      <w:bCs/>
    </w:rPr>
  </w:style>
  <w:style w:type="character" w:customStyle="1" w:styleId="afff7">
    <w:name w:val="批注主题 字符"/>
    <w:basedOn w:val="afff5"/>
    <w:link w:val="afff6"/>
    <w:uiPriority w:val="99"/>
    <w:semiHidden/>
    <w:rsid w:val="00B94023"/>
    <w:rPr>
      <w:b/>
      <w:bCs/>
    </w:rPr>
  </w:style>
  <w:style w:type="paragraph" w:styleId="afff8">
    <w:name w:val="Normal (Web)"/>
    <w:basedOn w:val="a1"/>
    <w:uiPriority w:val="99"/>
    <w:semiHidden/>
    <w:unhideWhenUsed/>
    <w:rsid w:val="00B94023"/>
    <w:rPr>
      <w:rFonts w:ascii="Times New Roman" w:hAnsi="Times New Roman" w:cs="Times New Roman"/>
      <w:sz w:val="24"/>
      <w:szCs w:val="24"/>
    </w:rPr>
  </w:style>
  <w:style w:type="paragraph" w:styleId="afff9">
    <w:name w:val="Signature"/>
    <w:basedOn w:val="a1"/>
    <w:link w:val="afffa"/>
    <w:uiPriority w:val="99"/>
    <w:semiHidden/>
    <w:unhideWhenUsed/>
    <w:rsid w:val="00B94023"/>
    <w:pPr>
      <w:ind w:leftChars="2100" w:left="100"/>
    </w:pPr>
  </w:style>
  <w:style w:type="character" w:customStyle="1" w:styleId="afffa">
    <w:name w:val="签名 字符"/>
    <w:basedOn w:val="a3"/>
    <w:link w:val="afff9"/>
    <w:uiPriority w:val="99"/>
    <w:semiHidden/>
    <w:rsid w:val="00B94023"/>
  </w:style>
  <w:style w:type="paragraph" w:styleId="afffb">
    <w:name w:val="Date"/>
    <w:basedOn w:val="a1"/>
    <w:next w:val="a1"/>
    <w:link w:val="afffc"/>
    <w:uiPriority w:val="99"/>
    <w:semiHidden/>
    <w:unhideWhenUsed/>
    <w:rsid w:val="00B94023"/>
    <w:pPr>
      <w:ind w:leftChars="2500" w:left="100"/>
    </w:pPr>
  </w:style>
  <w:style w:type="character" w:customStyle="1" w:styleId="afffc">
    <w:name w:val="日期 字符"/>
    <w:basedOn w:val="a3"/>
    <w:link w:val="afffb"/>
    <w:uiPriority w:val="99"/>
    <w:semiHidden/>
    <w:rsid w:val="00B94023"/>
  </w:style>
  <w:style w:type="paragraph" w:styleId="afffd">
    <w:name w:val="envelope address"/>
    <w:basedOn w:val="a1"/>
    <w:uiPriority w:val="99"/>
    <w:semiHidden/>
    <w:unhideWhenUsed/>
    <w:rsid w:val="00B94023"/>
    <w:pPr>
      <w:framePr w:w="7920" w:h="1980" w:hRule="exact" w:hSpace="180" w:wrap="auto" w:hAnchor="page" w:xAlign="center" w:yAlign="bottom"/>
      <w:snapToGrid w:val="0"/>
      <w:ind w:leftChars="1400" w:left="100"/>
    </w:pPr>
    <w:rPr>
      <w:rFonts w:asciiTheme="majorHAnsi" w:eastAsiaTheme="majorEastAsia" w:hAnsiTheme="majorHAnsi" w:cstheme="majorBidi"/>
      <w:sz w:val="24"/>
      <w:szCs w:val="24"/>
    </w:rPr>
  </w:style>
  <w:style w:type="paragraph" w:styleId="afffe">
    <w:name w:val="Bibliography"/>
    <w:basedOn w:val="a1"/>
    <w:next w:val="a1"/>
    <w:uiPriority w:val="37"/>
    <w:semiHidden/>
    <w:unhideWhenUsed/>
    <w:rsid w:val="00B94023"/>
  </w:style>
  <w:style w:type="paragraph" w:styleId="13">
    <w:name w:val="index 1"/>
    <w:basedOn w:val="a1"/>
    <w:next w:val="a1"/>
    <w:autoRedefine/>
    <w:uiPriority w:val="99"/>
    <w:semiHidden/>
    <w:unhideWhenUsed/>
    <w:rsid w:val="00B94023"/>
  </w:style>
  <w:style w:type="paragraph" w:styleId="27">
    <w:name w:val="index 2"/>
    <w:basedOn w:val="a1"/>
    <w:next w:val="a1"/>
    <w:autoRedefine/>
    <w:uiPriority w:val="99"/>
    <w:semiHidden/>
    <w:unhideWhenUsed/>
    <w:rsid w:val="00B94023"/>
    <w:pPr>
      <w:ind w:leftChars="200" w:left="200"/>
    </w:pPr>
  </w:style>
  <w:style w:type="paragraph" w:styleId="37">
    <w:name w:val="index 3"/>
    <w:basedOn w:val="a1"/>
    <w:next w:val="a1"/>
    <w:autoRedefine/>
    <w:uiPriority w:val="99"/>
    <w:semiHidden/>
    <w:unhideWhenUsed/>
    <w:rsid w:val="00B94023"/>
    <w:pPr>
      <w:ind w:leftChars="400" w:left="400"/>
    </w:pPr>
  </w:style>
  <w:style w:type="paragraph" w:styleId="47">
    <w:name w:val="index 4"/>
    <w:basedOn w:val="a1"/>
    <w:next w:val="a1"/>
    <w:autoRedefine/>
    <w:uiPriority w:val="99"/>
    <w:semiHidden/>
    <w:unhideWhenUsed/>
    <w:rsid w:val="00B94023"/>
    <w:pPr>
      <w:ind w:leftChars="600" w:left="600"/>
    </w:pPr>
  </w:style>
  <w:style w:type="paragraph" w:styleId="55">
    <w:name w:val="index 5"/>
    <w:basedOn w:val="a1"/>
    <w:next w:val="a1"/>
    <w:autoRedefine/>
    <w:uiPriority w:val="99"/>
    <w:semiHidden/>
    <w:unhideWhenUsed/>
    <w:rsid w:val="00B94023"/>
    <w:pPr>
      <w:ind w:leftChars="800" w:left="800"/>
    </w:pPr>
  </w:style>
  <w:style w:type="paragraph" w:styleId="61">
    <w:name w:val="index 6"/>
    <w:basedOn w:val="a1"/>
    <w:next w:val="a1"/>
    <w:autoRedefine/>
    <w:uiPriority w:val="99"/>
    <w:semiHidden/>
    <w:unhideWhenUsed/>
    <w:rsid w:val="00B94023"/>
    <w:pPr>
      <w:ind w:leftChars="1000" w:left="1000"/>
    </w:pPr>
  </w:style>
  <w:style w:type="paragraph" w:styleId="71">
    <w:name w:val="index 7"/>
    <w:basedOn w:val="a1"/>
    <w:next w:val="a1"/>
    <w:autoRedefine/>
    <w:uiPriority w:val="99"/>
    <w:semiHidden/>
    <w:unhideWhenUsed/>
    <w:rsid w:val="00B94023"/>
    <w:pPr>
      <w:ind w:leftChars="1200" w:left="1200"/>
    </w:pPr>
  </w:style>
  <w:style w:type="paragraph" w:styleId="81">
    <w:name w:val="index 8"/>
    <w:basedOn w:val="a1"/>
    <w:next w:val="a1"/>
    <w:autoRedefine/>
    <w:uiPriority w:val="99"/>
    <w:semiHidden/>
    <w:unhideWhenUsed/>
    <w:rsid w:val="00B94023"/>
    <w:pPr>
      <w:ind w:leftChars="1400" w:left="1400"/>
    </w:pPr>
  </w:style>
  <w:style w:type="paragraph" w:styleId="91">
    <w:name w:val="index 9"/>
    <w:basedOn w:val="a1"/>
    <w:next w:val="a1"/>
    <w:autoRedefine/>
    <w:uiPriority w:val="99"/>
    <w:semiHidden/>
    <w:unhideWhenUsed/>
    <w:rsid w:val="00B94023"/>
    <w:pPr>
      <w:ind w:leftChars="1600" w:left="1600"/>
    </w:pPr>
  </w:style>
  <w:style w:type="paragraph" w:styleId="affff">
    <w:name w:val="index heading"/>
    <w:basedOn w:val="a1"/>
    <w:next w:val="13"/>
    <w:uiPriority w:val="99"/>
    <w:semiHidden/>
    <w:unhideWhenUsed/>
    <w:rsid w:val="00B94023"/>
    <w:rPr>
      <w:rFonts w:asciiTheme="majorHAnsi" w:eastAsiaTheme="majorEastAsia" w:hAnsiTheme="majorHAnsi" w:cstheme="majorBidi"/>
      <w:b/>
      <w:bCs/>
    </w:rPr>
  </w:style>
  <w:style w:type="paragraph" w:styleId="affff0">
    <w:name w:val="table of figures"/>
    <w:basedOn w:val="a1"/>
    <w:next w:val="a1"/>
    <w:uiPriority w:val="99"/>
    <w:semiHidden/>
    <w:unhideWhenUsed/>
    <w:rsid w:val="00B94023"/>
    <w:pPr>
      <w:ind w:leftChars="200" w:left="200" w:hangingChars="200" w:hanging="200"/>
    </w:pPr>
  </w:style>
  <w:style w:type="paragraph" w:styleId="affff1">
    <w:name w:val="endnote text"/>
    <w:basedOn w:val="a1"/>
    <w:link w:val="affff2"/>
    <w:uiPriority w:val="99"/>
    <w:semiHidden/>
    <w:unhideWhenUsed/>
    <w:rsid w:val="00B94023"/>
    <w:pPr>
      <w:snapToGrid w:val="0"/>
      <w:jc w:val="left"/>
    </w:pPr>
  </w:style>
  <w:style w:type="character" w:customStyle="1" w:styleId="affff2">
    <w:name w:val="尾注文本 字符"/>
    <w:basedOn w:val="a3"/>
    <w:link w:val="affff1"/>
    <w:uiPriority w:val="99"/>
    <w:semiHidden/>
    <w:rsid w:val="00B94023"/>
  </w:style>
  <w:style w:type="paragraph" w:styleId="affff3">
    <w:name w:val="Block Text"/>
    <w:basedOn w:val="a1"/>
    <w:uiPriority w:val="99"/>
    <w:semiHidden/>
    <w:unhideWhenUsed/>
    <w:rsid w:val="00B94023"/>
    <w:pPr>
      <w:spacing w:after="120"/>
      <w:ind w:leftChars="700" w:left="1440" w:rightChars="700" w:right="1440"/>
    </w:pPr>
  </w:style>
  <w:style w:type="paragraph" w:styleId="affff4">
    <w:name w:val="Document Map"/>
    <w:basedOn w:val="a1"/>
    <w:link w:val="affff5"/>
    <w:uiPriority w:val="99"/>
    <w:semiHidden/>
    <w:unhideWhenUsed/>
    <w:rsid w:val="00B94023"/>
    <w:rPr>
      <w:rFonts w:ascii="Microsoft YaHei UI" w:eastAsia="Microsoft YaHei UI"/>
      <w:sz w:val="18"/>
      <w:szCs w:val="18"/>
    </w:rPr>
  </w:style>
  <w:style w:type="character" w:customStyle="1" w:styleId="affff5">
    <w:name w:val="文档结构图 字符"/>
    <w:basedOn w:val="a3"/>
    <w:link w:val="affff4"/>
    <w:uiPriority w:val="99"/>
    <w:semiHidden/>
    <w:rsid w:val="00B94023"/>
    <w:rPr>
      <w:rFonts w:ascii="Microsoft YaHei UI" w:eastAsia="Microsoft YaHei UI"/>
      <w:sz w:val="18"/>
      <w:szCs w:val="18"/>
    </w:rPr>
  </w:style>
  <w:style w:type="paragraph" w:styleId="affff6">
    <w:name w:val="No Spacing"/>
    <w:uiPriority w:val="1"/>
    <w:qFormat/>
    <w:rsid w:val="00B94023"/>
    <w:pPr>
      <w:widowControl w:val="0"/>
      <w:jc w:val="both"/>
    </w:pPr>
  </w:style>
  <w:style w:type="paragraph" w:styleId="affff7">
    <w:name w:val="Message Header"/>
    <w:basedOn w:val="a1"/>
    <w:link w:val="affff8"/>
    <w:uiPriority w:val="99"/>
    <w:semiHidden/>
    <w:unhideWhenUsed/>
    <w:rsid w:val="00B94023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Chars="500" w:left="1080" w:hangingChars="500" w:hanging="1080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8">
    <w:name w:val="信息标题 字符"/>
    <w:basedOn w:val="a3"/>
    <w:link w:val="affff7"/>
    <w:uiPriority w:val="99"/>
    <w:semiHidden/>
    <w:rsid w:val="00B94023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affff9">
    <w:name w:val="table of authorities"/>
    <w:basedOn w:val="a1"/>
    <w:next w:val="a1"/>
    <w:uiPriority w:val="99"/>
    <w:semiHidden/>
    <w:unhideWhenUsed/>
    <w:rsid w:val="00B94023"/>
    <w:pPr>
      <w:ind w:leftChars="200" w:left="420"/>
    </w:pPr>
  </w:style>
  <w:style w:type="paragraph" w:styleId="affffa">
    <w:name w:val="toa heading"/>
    <w:basedOn w:val="a1"/>
    <w:next w:val="a1"/>
    <w:uiPriority w:val="99"/>
    <w:semiHidden/>
    <w:unhideWhenUsed/>
    <w:rsid w:val="00B94023"/>
    <w:pPr>
      <w:spacing w:before="120"/>
    </w:pPr>
    <w:rPr>
      <w:rFonts w:asciiTheme="majorHAnsi" w:eastAsiaTheme="majorEastAsia" w:hAnsiTheme="majorHAnsi" w:cstheme="majorBidi"/>
      <w:sz w:val="24"/>
      <w:szCs w:val="24"/>
    </w:rPr>
  </w:style>
  <w:style w:type="paragraph" w:styleId="affffb">
    <w:name w:val="Quote"/>
    <w:basedOn w:val="a1"/>
    <w:next w:val="a1"/>
    <w:link w:val="affffc"/>
    <w:uiPriority w:val="29"/>
    <w:qFormat/>
    <w:rsid w:val="00B94023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fffc">
    <w:name w:val="引用 字符"/>
    <w:basedOn w:val="a3"/>
    <w:link w:val="affffb"/>
    <w:uiPriority w:val="29"/>
    <w:rsid w:val="00B94023"/>
    <w:rPr>
      <w:i/>
      <w:iCs/>
      <w:color w:val="404040" w:themeColor="text1" w:themeTint="BF"/>
    </w:rPr>
  </w:style>
  <w:style w:type="paragraph" w:styleId="affffd">
    <w:name w:val="Normal Indent"/>
    <w:basedOn w:val="a1"/>
    <w:uiPriority w:val="99"/>
    <w:semiHidden/>
    <w:unhideWhenUsed/>
    <w:rsid w:val="00B94023"/>
    <w:pPr>
      <w:ind w:firstLineChars="200" w:firstLine="420"/>
    </w:pPr>
  </w:style>
  <w:style w:type="paragraph" w:styleId="affffe">
    <w:name w:val="Body Text"/>
    <w:basedOn w:val="a1"/>
    <w:link w:val="afffff"/>
    <w:uiPriority w:val="99"/>
    <w:semiHidden/>
    <w:unhideWhenUsed/>
    <w:rsid w:val="00B94023"/>
    <w:pPr>
      <w:spacing w:after="120"/>
    </w:pPr>
  </w:style>
  <w:style w:type="character" w:customStyle="1" w:styleId="afffff">
    <w:name w:val="正文文本 字符"/>
    <w:basedOn w:val="a3"/>
    <w:link w:val="affffe"/>
    <w:uiPriority w:val="99"/>
    <w:semiHidden/>
    <w:rsid w:val="00B94023"/>
  </w:style>
  <w:style w:type="paragraph" w:styleId="28">
    <w:name w:val="Body Text 2"/>
    <w:basedOn w:val="a1"/>
    <w:link w:val="29"/>
    <w:uiPriority w:val="99"/>
    <w:semiHidden/>
    <w:unhideWhenUsed/>
    <w:rsid w:val="00B94023"/>
    <w:pPr>
      <w:spacing w:after="120" w:line="480" w:lineRule="auto"/>
    </w:pPr>
  </w:style>
  <w:style w:type="character" w:customStyle="1" w:styleId="29">
    <w:name w:val="正文文本 2 字符"/>
    <w:basedOn w:val="a3"/>
    <w:link w:val="28"/>
    <w:uiPriority w:val="99"/>
    <w:semiHidden/>
    <w:rsid w:val="00B94023"/>
  </w:style>
  <w:style w:type="paragraph" w:styleId="38">
    <w:name w:val="Body Text 3"/>
    <w:basedOn w:val="a1"/>
    <w:link w:val="39"/>
    <w:uiPriority w:val="99"/>
    <w:semiHidden/>
    <w:unhideWhenUsed/>
    <w:rsid w:val="00B94023"/>
    <w:pPr>
      <w:spacing w:after="120"/>
    </w:pPr>
    <w:rPr>
      <w:sz w:val="16"/>
      <w:szCs w:val="16"/>
    </w:rPr>
  </w:style>
  <w:style w:type="character" w:customStyle="1" w:styleId="39">
    <w:name w:val="正文文本 3 字符"/>
    <w:basedOn w:val="a3"/>
    <w:link w:val="38"/>
    <w:uiPriority w:val="99"/>
    <w:semiHidden/>
    <w:rsid w:val="00B94023"/>
    <w:rPr>
      <w:sz w:val="16"/>
      <w:szCs w:val="16"/>
    </w:rPr>
  </w:style>
  <w:style w:type="paragraph" w:styleId="afffff0">
    <w:name w:val="Body Text First Indent"/>
    <w:basedOn w:val="affffe"/>
    <w:link w:val="afffff1"/>
    <w:uiPriority w:val="99"/>
    <w:semiHidden/>
    <w:unhideWhenUsed/>
    <w:rsid w:val="00B94023"/>
    <w:pPr>
      <w:ind w:firstLineChars="100" w:firstLine="420"/>
    </w:pPr>
  </w:style>
  <w:style w:type="character" w:customStyle="1" w:styleId="afffff1">
    <w:name w:val="正文文本首行缩进 字符"/>
    <w:basedOn w:val="afffff"/>
    <w:link w:val="afffff0"/>
    <w:uiPriority w:val="99"/>
    <w:semiHidden/>
    <w:rsid w:val="00B94023"/>
  </w:style>
  <w:style w:type="paragraph" w:styleId="afffff2">
    <w:name w:val="Body Text Indent"/>
    <w:basedOn w:val="a1"/>
    <w:link w:val="afffff3"/>
    <w:uiPriority w:val="99"/>
    <w:semiHidden/>
    <w:unhideWhenUsed/>
    <w:rsid w:val="00B94023"/>
    <w:pPr>
      <w:spacing w:after="120"/>
      <w:ind w:leftChars="200" w:left="420"/>
    </w:pPr>
  </w:style>
  <w:style w:type="character" w:customStyle="1" w:styleId="afffff3">
    <w:name w:val="正文文本缩进 字符"/>
    <w:basedOn w:val="a3"/>
    <w:link w:val="afffff2"/>
    <w:uiPriority w:val="99"/>
    <w:semiHidden/>
    <w:rsid w:val="00B94023"/>
  </w:style>
  <w:style w:type="paragraph" w:styleId="2a">
    <w:name w:val="Body Text First Indent 2"/>
    <w:basedOn w:val="afffff2"/>
    <w:link w:val="2b"/>
    <w:uiPriority w:val="99"/>
    <w:semiHidden/>
    <w:unhideWhenUsed/>
    <w:rsid w:val="00B94023"/>
    <w:pPr>
      <w:ind w:firstLineChars="200" w:firstLine="420"/>
    </w:pPr>
  </w:style>
  <w:style w:type="character" w:customStyle="1" w:styleId="2b">
    <w:name w:val="正文文本首行缩进 2 字符"/>
    <w:basedOn w:val="afffff3"/>
    <w:link w:val="2a"/>
    <w:uiPriority w:val="99"/>
    <w:semiHidden/>
    <w:rsid w:val="00B94023"/>
  </w:style>
  <w:style w:type="paragraph" w:styleId="2c">
    <w:name w:val="Body Text Indent 2"/>
    <w:basedOn w:val="a1"/>
    <w:link w:val="2d"/>
    <w:uiPriority w:val="99"/>
    <w:semiHidden/>
    <w:unhideWhenUsed/>
    <w:rsid w:val="00B94023"/>
    <w:pPr>
      <w:spacing w:after="120" w:line="480" w:lineRule="auto"/>
      <w:ind w:leftChars="200" w:left="420"/>
    </w:pPr>
  </w:style>
  <w:style w:type="character" w:customStyle="1" w:styleId="2d">
    <w:name w:val="正文文本缩进 2 字符"/>
    <w:basedOn w:val="a3"/>
    <w:link w:val="2c"/>
    <w:uiPriority w:val="99"/>
    <w:semiHidden/>
    <w:rsid w:val="00B94023"/>
  </w:style>
  <w:style w:type="paragraph" w:styleId="3a">
    <w:name w:val="Body Text Indent 3"/>
    <w:basedOn w:val="a1"/>
    <w:link w:val="3b"/>
    <w:uiPriority w:val="99"/>
    <w:semiHidden/>
    <w:unhideWhenUsed/>
    <w:rsid w:val="00B94023"/>
    <w:pPr>
      <w:spacing w:after="120"/>
      <w:ind w:leftChars="200" w:left="420"/>
    </w:pPr>
    <w:rPr>
      <w:sz w:val="16"/>
      <w:szCs w:val="16"/>
    </w:rPr>
  </w:style>
  <w:style w:type="character" w:customStyle="1" w:styleId="3b">
    <w:name w:val="正文文本缩进 3 字符"/>
    <w:basedOn w:val="a3"/>
    <w:link w:val="3a"/>
    <w:uiPriority w:val="99"/>
    <w:semiHidden/>
    <w:rsid w:val="00B94023"/>
    <w:rPr>
      <w:sz w:val="16"/>
      <w:szCs w:val="16"/>
    </w:rPr>
  </w:style>
  <w:style w:type="paragraph" w:styleId="afffff4">
    <w:name w:val="Note Heading"/>
    <w:basedOn w:val="a1"/>
    <w:next w:val="a1"/>
    <w:link w:val="afffff5"/>
    <w:uiPriority w:val="99"/>
    <w:semiHidden/>
    <w:unhideWhenUsed/>
    <w:rsid w:val="00B94023"/>
    <w:pPr>
      <w:jc w:val="center"/>
    </w:pPr>
  </w:style>
  <w:style w:type="character" w:customStyle="1" w:styleId="afffff5">
    <w:name w:val="注释标题 字符"/>
    <w:basedOn w:val="a3"/>
    <w:link w:val="afffff4"/>
    <w:uiPriority w:val="99"/>
    <w:semiHidden/>
    <w:rsid w:val="00B94023"/>
  </w:style>
  <w:style w:type="paragraph" w:customStyle="1" w:styleId="afffff6">
    <w:name w:val="本文引用(缩进式)"/>
    <w:basedOn w:val="a2"/>
    <w:next w:val="a2"/>
    <w:link w:val="afffff7"/>
    <w:qFormat/>
    <w:rsid w:val="00CA24B2"/>
    <w:pPr>
      <w:pBdr>
        <w:left w:val="double" w:sz="6" w:space="4" w:color="auto"/>
      </w:pBdr>
      <w:spacing w:beforeLines="50" w:before="156" w:afterLines="50" w:after="156"/>
      <w:ind w:left="476"/>
    </w:pPr>
  </w:style>
  <w:style w:type="character" w:customStyle="1" w:styleId="afffff7">
    <w:name w:val="本文引用(缩进式) 字符"/>
    <w:basedOn w:val="af0"/>
    <w:link w:val="afffff6"/>
    <w:rsid w:val="00CA24B2"/>
    <w:rPr>
      <w:rFonts w:ascii="Times New Roman" w:eastAsia="宋体" w:hAnsi="Times New Roman" w:cs="Times New Roman"/>
    </w:rPr>
  </w:style>
  <w:style w:type="paragraph" w:customStyle="1" w:styleId="msonormal0">
    <w:name w:val="msonormal"/>
    <w:basedOn w:val="a1"/>
    <w:rsid w:val="00D5204D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8506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558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64661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7245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5985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1002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5961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120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3958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0262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8831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22317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431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344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4120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1207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2368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208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5690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2150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5653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0590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3894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692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6804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008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4411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1700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4594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0469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571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7472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9846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0015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4252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256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7937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5145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072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961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7673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8134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4089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631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776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5332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4303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0268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063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6574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353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8908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9916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8836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528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0887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8754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0921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7263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7098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6792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8125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5133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6816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5692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821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193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0772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813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0131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421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3892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7290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9176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8629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415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7610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8198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3378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079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3474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61454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313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12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8863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9677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870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663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3904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1248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12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4690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669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111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7541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1136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3661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6827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3404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5442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1777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92302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0781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51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0492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24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336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7568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622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8728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81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591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635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1049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73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338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9256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2682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2401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1787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793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8829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933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0080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382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671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321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8592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901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9667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798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8802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28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5649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522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953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589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391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482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534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768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385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074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90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637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090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0681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171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460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9124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655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039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5509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296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340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5586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053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353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23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5719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304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89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5587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1907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620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6929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171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753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442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3710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7717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657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107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726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892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9911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418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088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396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6874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682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502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7651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760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341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471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538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735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629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5215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7447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136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665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8422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133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133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203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2277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8410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2253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2352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0997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3363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3152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9327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5197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10735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4809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5518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443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90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0722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672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782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3874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889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1708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574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476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072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4101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199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068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182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758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752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29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8742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637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2112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857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831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656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92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206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4937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855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2936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652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5734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330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726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3790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8485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820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3297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648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808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2235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177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6786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4569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6257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4338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036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447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9161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840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2126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6272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68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2923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365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052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3022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853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7956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4741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1837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9071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022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1004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1418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872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2872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291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5538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994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598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4091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112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5788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625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2762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4098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548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206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4715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197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8884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8188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0436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4155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383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646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189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724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0189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4300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563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778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549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5913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291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3222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1834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7951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7474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18050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1447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799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7266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518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6462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9543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75757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8404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99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9076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6868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097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5265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4420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5380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397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7432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5348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4936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9825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7303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7302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5676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8520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141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7099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8367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183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3784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610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549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23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5712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5940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5545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134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139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386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9667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652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06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42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3357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598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485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637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5548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447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6295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6620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152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2480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2320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499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5480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5874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9608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7233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500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2761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431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062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471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3189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5772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576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3181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5717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2453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4216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8817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3409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020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3218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7024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5145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760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348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8935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2257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6522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4127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100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04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516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267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0588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3173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2969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488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0923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357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5699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5959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826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557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0595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7213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7284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46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18149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6420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713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11872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535608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2357128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4899575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209951956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8328043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7076267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60472998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14280422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8416490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6903729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565750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41023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1557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1929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7479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157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583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5585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4076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814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25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165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884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900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355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6360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784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759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968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727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505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7544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6142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4678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7658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93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373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7884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1276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945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269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3926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714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166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1218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775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446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974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955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49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885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193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819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74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3620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335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1214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8885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781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0153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1389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265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9961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537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906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9425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02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021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9578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585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9334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5087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7178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724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2884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477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504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500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193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09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8716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2127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580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024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8709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3834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432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731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08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535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501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866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186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4987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6395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6369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023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594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1520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147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526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1246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0849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4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7297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855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2789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3045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3851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53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689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416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771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75830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5318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0484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863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416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727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88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493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830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904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6309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463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315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2044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171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569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500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886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748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717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9822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840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323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508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6542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523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11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535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8634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882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6648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0939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3378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814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923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251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931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3928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194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657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4821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8283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0948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9724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995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8775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527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789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592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483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4588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7660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025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2689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537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930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416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084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0413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610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194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7399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398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217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678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5709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615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265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0097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242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2275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712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138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5956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3164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38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636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680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4082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1080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853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348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543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879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923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416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662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559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199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315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359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7182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215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9057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714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938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1374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8791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944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891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4085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1702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01462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86109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38339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1879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2343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7199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937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9554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33347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4427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239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3766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347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81086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2071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7990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80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6976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2166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604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3010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4832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3905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1128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1074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7689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8019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9493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8839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835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6414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0108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3170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7184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9983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9273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9698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0296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60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7948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5613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5121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4412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1322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0491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39533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054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2461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0256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1220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4409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2752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253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92398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6418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241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73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6941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8448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75273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859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0233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1597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3027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5673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859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4740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2322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0805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5148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0605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34273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20667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513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560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8031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604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3865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519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7518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35496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9692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0982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1326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13436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32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2528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516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9438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2507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9707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7660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3525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95596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771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9037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361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967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600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7795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0972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4037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421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568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1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8379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6182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2667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9058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1263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6700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9789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2291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157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9396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306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4508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8381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5138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41627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4100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3004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6079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1645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345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3914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2311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462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8560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742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4127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2500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4107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6377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245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963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4153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6085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4923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538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9882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1396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1763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803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0066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48930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3933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2612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3073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1469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9584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0828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1732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5630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1157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6331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353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9293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8660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96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812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841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9751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5511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5007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418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96425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9950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66710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618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6829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965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2565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91744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7867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6320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888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4742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053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7462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2583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3057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2529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2389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42077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8194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5037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2863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2422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0400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3295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9150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4248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9362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1624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828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0064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5480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509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007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6369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7555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010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112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8526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2988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3127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0073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45120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8197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1519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7011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947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2496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659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059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3466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1650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548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1128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2582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9000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9908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7500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79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3379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1162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2031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631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345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185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1858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703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5484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2944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26604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299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9942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0357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1434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4357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84254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7241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1765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6643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3232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739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4203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476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1535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6532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8115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6079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0835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12065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759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9785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0797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8110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1110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9456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0504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5598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5943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8397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552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9891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4417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702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0588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4447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9154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8379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2906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0841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0449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5748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711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74760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8001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897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2210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0308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0448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4081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5909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7526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1875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801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4397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5412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9767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291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873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3729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4153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0358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30581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5325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3990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1560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161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8616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1241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8446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426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7236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466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5036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729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0571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343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5320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6896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5317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9187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705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406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0110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7527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265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377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8321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5780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3720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622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6759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227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8299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5296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6193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9081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4202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3195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979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6310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7415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006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9115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7215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7328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7030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6343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3694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2669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849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6957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4093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655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4820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3115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34887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7563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3781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748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42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885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705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3557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0507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760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091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4182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8826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135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1728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942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012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24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70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891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1207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4566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732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2389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6095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1776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408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8973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005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2768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2193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5972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741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933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709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307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3345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637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273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192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2594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888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830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3700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96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472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5564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3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6430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527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314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64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1801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317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784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41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913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300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170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476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799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9627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092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6324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508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508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7864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9612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296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46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848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074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740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288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391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1730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32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939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722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111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1033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8859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7516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5184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901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172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9925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929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6087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7295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830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6483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3019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9758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0250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909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6911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833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753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8019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5907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72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40667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9759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8299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095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638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23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166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428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6081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6321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9643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952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8277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68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264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9415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0302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506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541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96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001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822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396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317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466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509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028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782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861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8532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072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30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381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4529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349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795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371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830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3225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0747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110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354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6199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434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0372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9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756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6940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4601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3006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6224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06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8558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1999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057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333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657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601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2153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1854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158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771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974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4935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98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3557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2662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456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356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423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596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65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2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5492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1711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4122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953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9010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7342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988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766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7238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037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1544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417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90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353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140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0617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0685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74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608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1150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9762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029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378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4462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4426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164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981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143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157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89294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15014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5769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7769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2377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6992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4138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782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9747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9928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7462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22265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230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94671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3512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7541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8252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9592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978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6635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6354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681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0301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8707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1092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730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1589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01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53837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762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0334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0461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057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1197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4801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7375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694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273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344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5475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8647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2267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3564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4707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4099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299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7822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6836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166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2556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7275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7642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114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9826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022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570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852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2758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0462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3337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8498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3401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940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731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241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4922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771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9787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1278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1753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334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5829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6489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303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794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6469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8698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166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6045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3976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120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1035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1393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742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613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793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296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4126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1873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8407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900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6606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55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9843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8341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0085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3177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7850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414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2281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103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6003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37981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094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6454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13612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9437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1397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4064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9401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7304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08778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216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946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152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03263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761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9352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758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377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6194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3057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0407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7465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092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35462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9581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6439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6924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8687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713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4238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2318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2935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9453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7943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3575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9345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656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2481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2595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330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142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3174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6727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833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205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052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0816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89389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051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207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0018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898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896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5945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884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898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559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77543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57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397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7092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9154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820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0197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02669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6866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3005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61769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139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2011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2688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2814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395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1683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8170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4775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810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4573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2516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32196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3040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2950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3460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155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424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6028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8415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181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1473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558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9305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8025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9457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127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4620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521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75853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8207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4236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7151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4552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6667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1403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634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2093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0223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11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3211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8969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855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8316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5570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178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6361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8617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5199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7554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85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18603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4309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50156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43641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19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2996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0607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593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526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6553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1165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2179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3845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534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3570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046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3674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960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5809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94298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9287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6443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12060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5721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2573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5190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5613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8766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6900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65678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725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7920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986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1020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0694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5841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4260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292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9128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692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5282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43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6468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8170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8893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3081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5912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1604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4402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59548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7738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1607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3758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26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703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7726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182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4628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981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54261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503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2448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3671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4695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1905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5713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1366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47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126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1775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8277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69834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856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0687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5211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690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8440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3347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3419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71095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9813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113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774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303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664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8208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239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4524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782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22619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672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570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818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3757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8609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1249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1216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4093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8986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4035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2558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2169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7197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7567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7610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3564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8382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6647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60161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4784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5596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129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6357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504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2802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4624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861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3918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7221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180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3884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4969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4059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592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5798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544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1443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4379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6180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441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1322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0044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5214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077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4199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7769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78425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0936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6148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1457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65700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2877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0489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8260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0419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746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118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0610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8114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2747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133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3363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0133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744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8676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424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7778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43975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20049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16224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1274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1923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3411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03621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1217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4113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5612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8024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868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3182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1366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78656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44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1753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342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4642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2254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3302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003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21335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5550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8150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994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6371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456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3013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2870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3064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5333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969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4683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3994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106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619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2971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3311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4177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8443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543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6871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094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583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24898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4343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653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4923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2618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9511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3090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1451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803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3641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5419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3141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4031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4439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3056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5114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5656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48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0089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1364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05972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3257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38750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3586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1522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0393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8569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59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7639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9630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9033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17206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826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45330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83674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8753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839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6866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1652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9233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3971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1034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5041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8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598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3436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4385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2645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3764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5925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0377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1033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946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108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2720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5542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4811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2914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2982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967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4888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0945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1475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7102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70022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1930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5750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0286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869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7198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1749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722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5267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4039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3502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7646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972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9776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5515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4345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54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0187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0959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7147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579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4651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8385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9535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1954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7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9051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3136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7217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2160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800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3928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4123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3881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8615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5500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1911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33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20910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854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410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554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0096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484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942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4166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0142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8549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0935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689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4061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4271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154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5397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3888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040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961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127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0047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6274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3609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8620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276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0940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5206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1602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640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5887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2001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3317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0182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6862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1825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8181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8336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1145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40226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9920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940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9462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4084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7332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6133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248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237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7339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5960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9121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125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971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6245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336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6786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9820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963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7801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9223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3563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2335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239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0067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2129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2451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850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2699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621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6009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6720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494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7616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1784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1042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439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0225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0724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4987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1780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496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1497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575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219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0731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3622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096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2360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7845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86650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89956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1322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6669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0774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154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2462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0708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26139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8460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0916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4686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16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6959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65926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7013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368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0809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90035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141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849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651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988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895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8324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46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505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7313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8977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3965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7774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9652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4524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2016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3868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1812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9343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0667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5717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4690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456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985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9653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7752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2847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5330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2359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5365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005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183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63741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782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508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9536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6539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3609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17907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86562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3966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7189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2315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7803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6616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982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623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9976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81851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8555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125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32767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4300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6044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4267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82693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822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2532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1140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7212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8914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667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46283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6435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9731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2324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7421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6403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267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9629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776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8708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5682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2880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848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033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211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4728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3145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7155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4415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43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9142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0373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7205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2465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2700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2698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9336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877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3179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8762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5296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8641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5184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229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110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0121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9389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1955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428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66751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1023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313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9625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0271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235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9565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9997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0105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67615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7234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2013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3050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7873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3050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480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8337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2627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2751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3369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0791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8673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17075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8683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469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1916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2928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7569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9628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1983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3543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4335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92407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005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273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273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480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7335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084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010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9091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309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390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5145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3901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1810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48200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088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3332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8961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7329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57531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4372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5984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3504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2906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197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417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79357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4342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3706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4774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4616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268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481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745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63439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065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8106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1587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7453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225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grwei.github.io/SJTU_2021-2022-2-MS8402/" TargetMode="External"/><Relationship Id="rId13" Type="http://schemas.openxmlformats.org/officeDocument/2006/relationships/header" Target="header2.xml"/><Relationship Id="rId18" Type="http://schemas.openxmlformats.org/officeDocument/2006/relationships/image" Target="media/image4.emf"/><Relationship Id="rId26" Type="http://schemas.openxmlformats.org/officeDocument/2006/relationships/theme" Target="theme/theme1.xml"/><Relationship Id="rId3" Type="http://schemas.openxmlformats.org/officeDocument/2006/relationships/styles" Target="styles.xml"/><Relationship Id="rId21" Type="http://schemas.openxmlformats.org/officeDocument/2006/relationships/header" Target="header3.xml"/><Relationship Id="rId7" Type="http://schemas.openxmlformats.org/officeDocument/2006/relationships/endnotes" Target="endnotes.xml"/><Relationship Id="rId12" Type="http://schemas.openxmlformats.org/officeDocument/2006/relationships/image" Target="media/image2.emf"/><Relationship Id="rId17" Type="http://schemas.openxmlformats.org/officeDocument/2006/relationships/image" Target="media/image3.emf"/><Relationship Id="rId25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hyperlink" Target="https://doi.org/10.48670/moi-00024" TargetMode="External"/><Relationship Id="rId20" Type="http://schemas.openxmlformats.org/officeDocument/2006/relationships/footer" Target="footer3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24" Type="http://schemas.openxmlformats.org/officeDocument/2006/relationships/hyperlink" Target="http://www.teos-10.org/software.htm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https://reanalyses.org/ocean/overview-current-reanalyses" TargetMode="External"/><Relationship Id="rId23" Type="http://schemas.openxmlformats.org/officeDocument/2006/relationships/hyperlink" Target="https://grwei.github.io/SJTU_2021-2022-2-MS8402/" TargetMode="External"/><Relationship Id="rId10" Type="http://schemas.openxmlformats.org/officeDocument/2006/relationships/header" Target="header1.xml"/><Relationship Id="rId19" Type="http://schemas.openxmlformats.org/officeDocument/2006/relationships/image" Target="media/image5.emf"/><Relationship Id="rId4" Type="http://schemas.openxmlformats.org/officeDocument/2006/relationships/settings" Target="settings.xml"/><Relationship Id="rId9" Type="http://schemas.openxmlformats.org/officeDocument/2006/relationships/hyperlink" Target="https://grwei.github.io/SJTU_2021-2022-2-MS8402/" TargetMode="External"/><Relationship Id="rId14" Type="http://schemas.openxmlformats.org/officeDocument/2006/relationships/footer" Target="footer2.xml"/><Relationship Id="rId22" Type="http://schemas.openxmlformats.org/officeDocument/2006/relationships/hyperlink" Target="https://grwei.github.io/SJTU_2021-2022-2-MS8402/" TargetMode="Externa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Nmerical.XSL" StyleName="ISO 690 - 数字引用" Version="1987"/>
</file>

<file path=customXml/itemProps1.xml><?xml version="1.0" encoding="utf-8"?>
<ds:datastoreItem xmlns:ds="http://schemas.openxmlformats.org/officeDocument/2006/customXml" ds:itemID="{E00E9B2A-AB62-4252-8E4C-81892A6E4B0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84</TotalTime>
  <Pages>18</Pages>
  <Words>4438</Words>
  <Characters>25880</Characters>
  <Application>Microsoft Office Word</Application>
  <DocSecurity>0</DocSecurity>
  <Lines>1437</Lines>
  <Paragraphs>1318</Paragraphs>
  <ScaleCrop>false</ScaleCrop>
  <Company/>
  <LinksUpToDate>false</LinksUpToDate>
  <CharactersWithSpaces>2900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危国锐</dc:creator>
  <cp:keywords/>
  <dc:description/>
  <cp:lastModifiedBy>危国锐</cp:lastModifiedBy>
  <cp:revision>126</cp:revision>
  <cp:lastPrinted>2022-04-07T11:53:00Z</cp:lastPrinted>
  <dcterms:created xsi:type="dcterms:W3CDTF">2022-04-01T00:37:00Z</dcterms:created>
  <dcterms:modified xsi:type="dcterms:W3CDTF">2022-04-07T11:53:00Z</dcterms:modified>
</cp:coreProperties>
</file>